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9794B4" w14:textId="14F6139A" w:rsidR="0084325B" w:rsidRPr="0084325B" w:rsidRDefault="00651DAD" w:rsidP="009F20B8">
      <w:r w:rsidRPr="00D96E7E">
        <w:rPr>
          <w:noProof/>
          <w:lang w:eastAsia="zh-CN"/>
        </w:rPr>
        <mc:AlternateContent>
          <mc:Choice Requires="wps">
            <w:drawing>
              <wp:anchor distT="0" distB="0" distL="114935" distR="114935" simplePos="0" relativeHeight="251657728" behindDoc="0" locked="0" layoutInCell="1" allowOverlap="1" wp14:anchorId="744D361E" wp14:editId="39A050A5">
                <wp:simplePos x="0" y="0"/>
                <wp:positionH relativeFrom="page">
                  <wp:posOffset>546735</wp:posOffset>
                </wp:positionH>
                <wp:positionV relativeFrom="page">
                  <wp:posOffset>1029970</wp:posOffset>
                </wp:positionV>
                <wp:extent cx="6480175" cy="1773555"/>
                <wp:effectExtent l="3810" t="1270" r="2540" b="63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177355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CCF897" w14:textId="4B91C3B4" w:rsidR="00D96E7E" w:rsidRPr="00D96E7E" w:rsidRDefault="0020543C" w:rsidP="006861C5">
                            <w:pPr>
                              <w:pStyle w:val="a6"/>
                            </w:pPr>
                            <w:r w:rsidRPr="0020543C">
                              <w:t>Comprehensive tunnel inspection combining laser point cloud and images via the scale-invariant feature transform</w:t>
                            </w:r>
                          </w:p>
                          <w:p w14:paraId="0269A25C" w14:textId="6FFDDC31" w:rsidR="00D96E7E" w:rsidRDefault="00BA4A4A" w:rsidP="00D96E7E">
                            <w:pPr>
                              <w:pStyle w:val="Authors"/>
                              <w:rPr>
                                <w:vertAlign w:val="superscript"/>
                              </w:rPr>
                            </w:pPr>
                            <w:r>
                              <w:t>Shuyi</w:t>
                            </w:r>
                            <w:r w:rsidR="00656ACC">
                              <w:t xml:space="preserve"> </w:t>
                            </w:r>
                            <w:r>
                              <w:t>Liu</w:t>
                            </w:r>
                            <w:r w:rsidR="00D96E7E">
                              <w:rPr>
                                <w:vertAlign w:val="superscript"/>
                              </w:rPr>
                              <w:t>1</w:t>
                            </w:r>
                            <w:r w:rsidR="00D96E7E">
                              <w:t xml:space="preserve">, </w:t>
                            </w:r>
                            <w:r w:rsidR="00656ACC">
                              <w:t>Mingliang Zhou</w:t>
                            </w:r>
                            <w:r w:rsidR="00656ACC">
                              <w:rPr>
                                <w:vertAlign w:val="superscript"/>
                              </w:rPr>
                              <w:t>1</w:t>
                            </w:r>
                            <w:r w:rsidR="00D96E7E">
                              <w:t xml:space="preserve">, </w:t>
                            </w:r>
                            <w:r w:rsidR="00456AFD">
                              <w:rPr>
                                <w:lang w:val="en-GB"/>
                              </w:rPr>
                              <w:t>Hua Shao</w:t>
                            </w:r>
                            <w:r w:rsidR="00456AFD">
                              <w:rPr>
                                <w:vertAlign w:val="superscript"/>
                                <w:lang w:eastAsia="zh-CN"/>
                              </w:rPr>
                              <w:t>2</w:t>
                            </w:r>
                            <w:r w:rsidR="00656ACC">
                              <w:t>,</w:t>
                            </w:r>
                            <w:r w:rsidR="00656ACC" w:rsidRPr="00656ACC">
                              <w:t xml:space="preserve"> </w:t>
                            </w:r>
                            <w:r w:rsidR="00656ACC">
                              <w:t>Dongming Zhang</w:t>
                            </w:r>
                            <w:r w:rsidR="00656ACC">
                              <w:rPr>
                                <w:vertAlign w:val="superscript"/>
                              </w:rPr>
                              <w:t>1</w:t>
                            </w:r>
                            <w:r w:rsidR="00656ACC">
                              <w:t>,Hongwei Huang</w:t>
                            </w:r>
                            <w:r w:rsidR="00656ACC">
                              <w:rPr>
                                <w:vertAlign w:val="superscript"/>
                              </w:rPr>
                              <w:t>1</w:t>
                            </w:r>
                          </w:p>
                          <w:p w14:paraId="205097C9" w14:textId="398BB623" w:rsidR="00422899" w:rsidRDefault="00D96E7E" w:rsidP="00656ACC">
                            <w:pPr>
                              <w:pStyle w:val="Authors"/>
                            </w:pPr>
                            <w:r>
                              <w:rPr>
                                <w:vertAlign w:val="superscript"/>
                              </w:rPr>
                              <w:t>1</w:t>
                            </w:r>
                            <w:r w:rsidR="00656ACC" w:rsidRPr="00656ACC">
                              <w:t xml:space="preserve"> Key Laboratory of Geotechnical and Underground Engineering, Department of Geotechnical Engineering, Tongji University, Siping Road 1239, Shanghai 200092, Chin</w:t>
                            </w:r>
                            <w:r w:rsidR="00656ACC" w:rsidRPr="00EF2DC2">
                              <w:t>a</w:t>
                            </w:r>
                            <w:r w:rsidR="00422899">
                              <w:t xml:space="preserve"> </w:t>
                            </w:r>
                          </w:p>
                          <w:p w14:paraId="3FD73FC5" w14:textId="58D48443" w:rsidR="00456AFD" w:rsidRPr="00456AFD" w:rsidRDefault="00456AFD" w:rsidP="00656ACC">
                            <w:pPr>
                              <w:pStyle w:val="Authors"/>
                              <w:rPr>
                                <w:lang w:val="en-GB" w:eastAsia="zh-CN"/>
                              </w:rPr>
                            </w:pPr>
                            <w:r>
                              <w:rPr>
                                <w:vertAlign w:val="superscript"/>
                              </w:rPr>
                              <w:t>2</w:t>
                            </w:r>
                            <w:r w:rsidRPr="00656ACC">
                              <w:t xml:space="preserve"> </w:t>
                            </w:r>
                            <w:r w:rsidRPr="00456AFD">
                              <w:rPr>
                                <w:lang w:val="en-GB" w:eastAsia="zh-CN"/>
                              </w:rPr>
                              <w:t xml:space="preserve">Shanghai </w:t>
                            </w:r>
                            <w:proofErr w:type="spellStart"/>
                            <w:r w:rsidRPr="00456AFD">
                              <w:rPr>
                                <w:lang w:val="en-GB" w:eastAsia="zh-CN"/>
                              </w:rPr>
                              <w:t>Shentong</w:t>
                            </w:r>
                            <w:proofErr w:type="spellEnd"/>
                            <w:r w:rsidRPr="00456AFD">
                              <w:rPr>
                                <w:lang w:val="en-GB" w:eastAsia="zh-CN"/>
                              </w:rPr>
                              <w:t xml:space="preserve"> Metro </w:t>
                            </w:r>
                            <w:proofErr w:type="spellStart"/>
                            <w:r w:rsidRPr="00456AFD">
                              <w:rPr>
                                <w:lang w:val="en-GB" w:eastAsia="zh-CN"/>
                              </w:rPr>
                              <w:t>Co.,Ltd</w:t>
                            </w:r>
                            <w:proofErr w:type="spellEnd"/>
                            <w:r w:rsidRPr="00456AFD">
                              <w:rPr>
                                <w:lang w:val="en-GB" w:eastAsia="zh-CN"/>
                              </w:rPr>
                              <w:t>.</w:t>
                            </w:r>
                            <w:r>
                              <w:rPr>
                                <w:lang w:val="en-GB" w:eastAsia="zh-CN"/>
                              </w:rPr>
                              <w:t xml:space="preserve"> </w:t>
                            </w:r>
                            <w:proofErr w:type="spellStart"/>
                            <w:r>
                              <w:rPr>
                                <w:lang w:val="en-GB" w:eastAsia="zh-CN"/>
                              </w:rPr>
                              <w:t>Pudian</w:t>
                            </w:r>
                            <w:proofErr w:type="spellEnd"/>
                            <w:r>
                              <w:rPr>
                                <w:lang w:val="en-GB" w:eastAsia="zh-CN"/>
                              </w:rPr>
                              <w:t xml:space="preserve"> Road 489, Shanghai, 200122, China</w:t>
                            </w:r>
                          </w:p>
                          <w:p w14:paraId="4EDBBA75" w14:textId="25714C2D" w:rsidR="00D96E7E" w:rsidRDefault="003F0B8A" w:rsidP="00D96E7E">
                            <w:pPr>
                              <w:pStyle w:val="Authors"/>
                            </w:pPr>
                            <w:r>
                              <w:rPr>
                                <w:lang w:val="en-GB"/>
                              </w:rPr>
                              <w:t>E</w:t>
                            </w:r>
                            <w:r w:rsidR="00D66D9D">
                              <w:t xml:space="preserve">mail: </w:t>
                            </w:r>
                            <w:hyperlink r:id="rId8" w:history="1">
                              <w:r w:rsidR="0020543C" w:rsidRPr="00BF65B9">
                                <w:rPr>
                                  <w:rStyle w:val="ab"/>
                                </w:rPr>
                                <w:t>1851814@tongji.edu.cn</w:t>
                              </w:r>
                            </w:hyperlink>
                            <w:r w:rsidR="00656ACC">
                              <w:t xml:space="preserve"> (</w:t>
                            </w:r>
                            <w:r w:rsidR="0020543C">
                              <w:t>S</w:t>
                            </w:r>
                            <w:r w:rsidR="00656ACC">
                              <w:t>.</w:t>
                            </w:r>
                            <w:r w:rsidR="0020543C">
                              <w:t>L</w:t>
                            </w:r>
                            <w:r w:rsidR="00656ACC">
                              <w:t>.)</w:t>
                            </w:r>
                            <w:r w:rsidR="00D66D9D">
                              <w:t xml:space="preserve">, </w:t>
                            </w:r>
                            <w:hyperlink r:id="rId9" w:history="1">
                              <w:r w:rsidR="0020543C" w:rsidRPr="00BF65B9">
                                <w:rPr>
                                  <w:rStyle w:val="ab"/>
                                </w:rPr>
                                <w:t>zhoum@tongji.edu.cn</w:t>
                              </w:r>
                            </w:hyperlink>
                            <w:r w:rsidR="00656ACC">
                              <w:t xml:space="preserve"> (M.Z.)</w:t>
                            </w:r>
                            <w:r w:rsidR="00D66D9D">
                              <w:t>,</w:t>
                            </w:r>
                            <w:r w:rsidR="00D66D9D" w:rsidRPr="00456AFD">
                              <w:rPr>
                                <w:rStyle w:val="ab"/>
                              </w:rPr>
                              <w:t xml:space="preserve"> </w:t>
                            </w:r>
                            <w:r w:rsidR="00456AFD" w:rsidRPr="00456AFD">
                              <w:rPr>
                                <w:rStyle w:val="ab"/>
                              </w:rPr>
                              <w:t xml:space="preserve">shkypy79@sina.com </w:t>
                            </w:r>
                            <w:r w:rsidR="00656ACC" w:rsidRPr="00656ACC">
                              <w:t>(</w:t>
                            </w:r>
                            <w:r w:rsidR="00456AFD">
                              <w:t>H</w:t>
                            </w:r>
                            <w:r w:rsidR="00656ACC" w:rsidRPr="00656ACC">
                              <w:t>.</w:t>
                            </w:r>
                            <w:r w:rsidR="00456AFD">
                              <w:t>S</w:t>
                            </w:r>
                            <w:r w:rsidR="00656ACC" w:rsidRPr="00656ACC">
                              <w:t>.)</w:t>
                            </w:r>
                            <w:proofErr w:type="gramStart"/>
                            <w:r w:rsidR="00656ACC">
                              <w:t xml:space="preserve">,  </w:t>
                            </w:r>
                            <w:proofErr w:type="gramEnd"/>
                            <w:hyperlink r:id="rId10" w:history="1">
                              <w:r w:rsidR="00656ACC" w:rsidRPr="001A5F4F">
                                <w:rPr>
                                  <w:rStyle w:val="ab"/>
                                </w:rPr>
                                <w:t>09zhang@tongji.edu.cn</w:t>
                              </w:r>
                            </w:hyperlink>
                            <w:r w:rsidR="00656ACC">
                              <w:t xml:space="preserve"> </w:t>
                            </w:r>
                            <w:r w:rsidR="009047FC">
                              <w:t xml:space="preserve">(D.Z.), </w:t>
                            </w:r>
                            <w:hyperlink r:id="rId11" w:history="1">
                              <w:r w:rsidR="009047FC" w:rsidRPr="001A5F4F">
                                <w:rPr>
                                  <w:rStyle w:val="ab"/>
                                </w:rPr>
                                <w:t>huanghw@tongji.edu.cn</w:t>
                              </w:r>
                            </w:hyperlink>
                            <w:r w:rsidR="009047FC">
                              <w:t xml:space="preserve"> (H.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744D361E" id="_x0000_t202" coordsize="21600,21600" o:spt="202" path="m,l,21600r21600,l21600,xe">
                <v:stroke joinstyle="miter"/>
                <v:path gradientshapeok="t" o:connecttype="rect"/>
              </v:shapetype>
              <v:shape id="Text Box 2" o:spid="_x0000_s1026" type="#_x0000_t202" style="position:absolute;left:0;text-align:left;margin-left:43.05pt;margin-top:81.1pt;width:510.25pt;height:139.65pt;z-index:25165772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U2+AEAANgDAAAOAAAAZHJzL2Uyb0RvYy54bWysU9tu2zAMfR+wfxD0vjjplqYw4hRdigwD&#10;ugvQ9QNoWb5gsqhRSuzs60fJSbqtb8P8IFCkeEgeHq9vx96IgybfoS3kYjaXQluFVWebQj592725&#10;kcIHsBUYtLqQR+3l7eb1q/Xgcn2FLZpKk2AQ6/PBFbINweVZ5lWre/AzdNpysEbqIfCVmqwiGBi9&#10;N9nVfH6dDUiVI1Tae/beT0G5Sfh1rVX4UtdeB2EKyb2FdFI6y3hmmzXkDYFrO3VqA/6hix46y0Uv&#10;UPcQQOypewHVd4rQYx1mCvsM67pTOs3A0yzmf03z2ILTaRYmx7sLTf7/warPh0f3lUQY3+PIC0xD&#10;ePeA6rsXFrct2EbfEeHQaqi48CJSlg3O56fUSLXPfQQph09Y8ZJhHzABjTX1kRWeUzA6L+B4IV2P&#10;QSh2Xr+7mS9WSykUxxar1dvlcplqQH5Od+TDB429iEYhibea4OHw4ENsB/Lzk1jNo+mqXWdMulBT&#10;bg2JA7ACdumbco1rYfImFTCGn54mvD8wjI1IFiPmVC56Eglx7omBMJYjByMZJVZHpoNwkhv/Hmy0&#10;SD+lGFhqhfQ/9kBaCvPRMqVRl2eDzkZ5NsAqTi1kkGIyt2HS795R17SMPC3N4h3TXneJkOcuTn2y&#10;fNJcJ6lHff5+T6+ef8jNLwAAAP//AwBQSwMEFAAGAAgAAAAhAFgYChXeAAAACwEAAA8AAABkcnMv&#10;ZG93bnJldi54bWxMj8FOwzAMhu9IvENkJG4sbRmh65pOMATXiYK0a9Z4TdXGqZpsK29PdoKj7U+/&#10;v7/czHZgZ5x850hCukiAITVOd9RK+P56f8iB+aBIq8ERSvhBD5vq9qZUhXYX+sRzHVoWQ8gXSoIJ&#10;YSw4941Bq/zCjUjxdnSTVSGOU8v1pC4x3A48SxLBreoofjBqxK3Bpq9PVsLjLnve+4/6bTvucdXn&#10;/rU/kpHy/m5+WQMLOIc/GK76UR2q6HRwJ9KeDRJykUYy7kWWAbsCaSIEsIOE5TJ9Al6V/H+H6hcA&#10;AP//AwBQSwECLQAUAAYACAAAACEAtoM4kv4AAADhAQAAEwAAAAAAAAAAAAAAAAAAAAAAW0NvbnRl&#10;bnRfVHlwZXNdLnhtbFBLAQItABQABgAIAAAAIQA4/SH/1gAAAJQBAAALAAAAAAAAAAAAAAAAAC8B&#10;AABfcmVscy8ucmVsc1BLAQItABQABgAIAAAAIQA+eEU2+AEAANgDAAAOAAAAAAAAAAAAAAAAAC4C&#10;AABkcnMvZTJvRG9jLnhtbFBLAQItABQABgAIAAAAIQBYGAoV3gAAAAsBAAAPAAAAAAAAAAAAAAAA&#10;AFIEAABkcnMvZG93bnJldi54bWxQSwUGAAAAAAQABADzAAAAXQUAAAAA&#10;" stroked="f">
                <v:fill opacity="0"/>
                <v:textbox inset="0,0,0,0">
                  <w:txbxContent>
                    <w:p w14:paraId="70CCF897" w14:textId="4B91C3B4" w:rsidR="00D96E7E" w:rsidRPr="00D96E7E" w:rsidRDefault="0020543C" w:rsidP="006861C5">
                      <w:pPr>
                        <w:pStyle w:val="a6"/>
                      </w:pPr>
                      <w:r w:rsidRPr="0020543C">
                        <w:t>Comprehensive tunnel inspection combining laser point cloud and images via the scale-invariant feature transform</w:t>
                      </w:r>
                    </w:p>
                    <w:p w14:paraId="0269A25C" w14:textId="6FFDDC31" w:rsidR="00D96E7E" w:rsidRDefault="00BA4A4A" w:rsidP="00D96E7E">
                      <w:pPr>
                        <w:pStyle w:val="Authors"/>
                        <w:rPr>
                          <w:vertAlign w:val="superscript"/>
                        </w:rPr>
                      </w:pPr>
                      <w:r>
                        <w:t>Shuyi</w:t>
                      </w:r>
                      <w:r w:rsidR="00656ACC">
                        <w:t xml:space="preserve"> </w:t>
                      </w:r>
                      <w:r>
                        <w:t>Liu</w:t>
                      </w:r>
                      <w:r w:rsidR="00D96E7E">
                        <w:rPr>
                          <w:vertAlign w:val="superscript"/>
                        </w:rPr>
                        <w:t>1</w:t>
                      </w:r>
                      <w:r w:rsidR="00D96E7E">
                        <w:t xml:space="preserve">, </w:t>
                      </w:r>
                      <w:r w:rsidR="00656ACC">
                        <w:t>Mingliang Zhou</w:t>
                      </w:r>
                      <w:r w:rsidR="00656ACC">
                        <w:rPr>
                          <w:vertAlign w:val="superscript"/>
                        </w:rPr>
                        <w:t>1</w:t>
                      </w:r>
                      <w:r w:rsidR="00D96E7E">
                        <w:t xml:space="preserve">, </w:t>
                      </w:r>
                      <w:r w:rsidR="00456AFD">
                        <w:rPr>
                          <w:lang w:val="en-GB"/>
                        </w:rPr>
                        <w:t>Hua Shao</w:t>
                      </w:r>
                      <w:r w:rsidR="00456AFD">
                        <w:rPr>
                          <w:vertAlign w:val="superscript"/>
                          <w:lang w:eastAsia="zh-CN"/>
                        </w:rPr>
                        <w:t>2</w:t>
                      </w:r>
                      <w:r w:rsidR="00656ACC">
                        <w:t>,</w:t>
                      </w:r>
                      <w:r w:rsidR="00656ACC" w:rsidRPr="00656ACC">
                        <w:t xml:space="preserve"> </w:t>
                      </w:r>
                      <w:r w:rsidR="00656ACC">
                        <w:t>Dongming Zhang</w:t>
                      </w:r>
                      <w:r w:rsidR="00656ACC">
                        <w:rPr>
                          <w:vertAlign w:val="superscript"/>
                        </w:rPr>
                        <w:t>1</w:t>
                      </w:r>
                      <w:r w:rsidR="00656ACC">
                        <w:t>,Hongwei Huang</w:t>
                      </w:r>
                      <w:r w:rsidR="00656ACC">
                        <w:rPr>
                          <w:vertAlign w:val="superscript"/>
                        </w:rPr>
                        <w:t>1</w:t>
                      </w:r>
                    </w:p>
                    <w:p w14:paraId="205097C9" w14:textId="398BB623" w:rsidR="00422899" w:rsidRDefault="00D96E7E" w:rsidP="00656ACC">
                      <w:pPr>
                        <w:pStyle w:val="Authors"/>
                      </w:pPr>
                      <w:r>
                        <w:rPr>
                          <w:vertAlign w:val="superscript"/>
                        </w:rPr>
                        <w:t>1</w:t>
                      </w:r>
                      <w:r w:rsidR="00656ACC" w:rsidRPr="00656ACC">
                        <w:t xml:space="preserve"> Key Laboratory of Geotechnical and Underground Engineering, Department of Geotechnical Engineering, Tongji University, Siping Road 1239, Shanghai 200092, Chin</w:t>
                      </w:r>
                      <w:r w:rsidR="00656ACC" w:rsidRPr="00EF2DC2">
                        <w:t>a</w:t>
                      </w:r>
                      <w:r w:rsidR="00422899">
                        <w:t xml:space="preserve"> </w:t>
                      </w:r>
                    </w:p>
                    <w:p w14:paraId="3FD73FC5" w14:textId="58D48443" w:rsidR="00456AFD" w:rsidRPr="00456AFD" w:rsidRDefault="00456AFD" w:rsidP="00656ACC">
                      <w:pPr>
                        <w:pStyle w:val="Authors"/>
                        <w:rPr>
                          <w:lang w:val="en-GB" w:eastAsia="zh-CN"/>
                        </w:rPr>
                      </w:pPr>
                      <w:r>
                        <w:rPr>
                          <w:vertAlign w:val="superscript"/>
                        </w:rPr>
                        <w:t>2</w:t>
                      </w:r>
                      <w:r w:rsidRPr="00656ACC">
                        <w:t xml:space="preserve"> </w:t>
                      </w:r>
                      <w:r w:rsidRPr="00456AFD">
                        <w:rPr>
                          <w:lang w:val="en-GB" w:eastAsia="zh-CN"/>
                        </w:rPr>
                        <w:t>Shanghai Shentong Metro Co.,Ltd.</w:t>
                      </w:r>
                      <w:r>
                        <w:rPr>
                          <w:lang w:val="en-GB" w:eastAsia="zh-CN"/>
                        </w:rPr>
                        <w:t xml:space="preserve"> Pudian Road 489, Shanghai, 200122, China</w:t>
                      </w:r>
                    </w:p>
                    <w:p w14:paraId="4EDBBA75" w14:textId="25714C2D" w:rsidR="00D96E7E" w:rsidRDefault="003F0B8A" w:rsidP="00D96E7E">
                      <w:pPr>
                        <w:pStyle w:val="Authors"/>
                      </w:pPr>
                      <w:r>
                        <w:rPr>
                          <w:lang w:val="en-GB"/>
                        </w:rPr>
                        <w:t>E</w:t>
                      </w:r>
                      <w:r w:rsidR="00D66D9D">
                        <w:t xml:space="preserve">mail: </w:t>
                      </w:r>
                      <w:hyperlink r:id="rId12" w:history="1">
                        <w:r w:rsidR="0020543C" w:rsidRPr="00BF65B9">
                          <w:rPr>
                            <w:rStyle w:val="ab"/>
                          </w:rPr>
                          <w:t>1851814@tongji.edu.cn</w:t>
                        </w:r>
                      </w:hyperlink>
                      <w:r w:rsidR="00656ACC">
                        <w:t xml:space="preserve"> (</w:t>
                      </w:r>
                      <w:r w:rsidR="0020543C">
                        <w:t>S</w:t>
                      </w:r>
                      <w:r w:rsidR="00656ACC">
                        <w:t>.</w:t>
                      </w:r>
                      <w:r w:rsidR="0020543C">
                        <w:t>L</w:t>
                      </w:r>
                      <w:r w:rsidR="00656ACC">
                        <w:t>.)</w:t>
                      </w:r>
                      <w:r w:rsidR="00D66D9D">
                        <w:t xml:space="preserve">, </w:t>
                      </w:r>
                      <w:hyperlink r:id="rId13" w:history="1">
                        <w:r w:rsidR="0020543C" w:rsidRPr="00BF65B9">
                          <w:rPr>
                            <w:rStyle w:val="ab"/>
                          </w:rPr>
                          <w:t>zhoum@tongji.edu.cn</w:t>
                        </w:r>
                      </w:hyperlink>
                      <w:r w:rsidR="00656ACC">
                        <w:t xml:space="preserve"> (M.Z.)</w:t>
                      </w:r>
                      <w:r w:rsidR="00D66D9D">
                        <w:t>,</w:t>
                      </w:r>
                      <w:r w:rsidR="00D66D9D" w:rsidRPr="00456AFD">
                        <w:rPr>
                          <w:rStyle w:val="ab"/>
                        </w:rPr>
                        <w:t xml:space="preserve"> </w:t>
                      </w:r>
                      <w:r w:rsidR="00456AFD" w:rsidRPr="00456AFD">
                        <w:rPr>
                          <w:rStyle w:val="ab"/>
                        </w:rPr>
                        <w:t xml:space="preserve">shkypy79@sina.com </w:t>
                      </w:r>
                      <w:r w:rsidR="00656ACC" w:rsidRPr="00656ACC">
                        <w:t>(</w:t>
                      </w:r>
                      <w:r w:rsidR="00456AFD">
                        <w:t>H</w:t>
                      </w:r>
                      <w:r w:rsidR="00656ACC" w:rsidRPr="00656ACC">
                        <w:t>.</w:t>
                      </w:r>
                      <w:r w:rsidR="00456AFD">
                        <w:t>S</w:t>
                      </w:r>
                      <w:r w:rsidR="00656ACC" w:rsidRPr="00656ACC">
                        <w:t>.)</w:t>
                      </w:r>
                      <w:r w:rsidR="00656ACC">
                        <w:t xml:space="preserve">,  </w:t>
                      </w:r>
                      <w:hyperlink r:id="rId14" w:history="1">
                        <w:r w:rsidR="00656ACC" w:rsidRPr="001A5F4F">
                          <w:rPr>
                            <w:rStyle w:val="ab"/>
                          </w:rPr>
                          <w:t>09zhang@tongji.edu.cn</w:t>
                        </w:r>
                      </w:hyperlink>
                      <w:r w:rsidR="00656ACC">
                        <w:t xml:space="preserve"> </w:t>
                      </w:r>
                      <w:r w:rsidR="009047FC">
                        <w:t xml:space="preserve">(D.Z.), </w:t>
                      </w:r>
                      <w:hyperlink r:id="rId15" w:history="1">
                        <w:r w:rsidR="009047FC" w:rsidRPr="001A5F4F">
                          <w:rPr>
                            <w:rStyle w:val="ab"/>
                          </w:rPr>
                          <w:t>huanghw@tongji.edu.cn</w:t>
                        </w:r>
                      </w:hyperlink>
                      <w:r w:rsidR="009047FC">
                        <w:t xml:space="preserve"> (H.H.)</w:t>
                      </w:r>
                    </w:p>
                  </w:txbxContent>
                </v:textbox>
                <w10:wrap type="square" anchorx="page" anchory="page"/>
              </v:shape>
            </w:pict>
          </mc:Fallback>
        </mc:AlternateContent>
      </w:r>
      <w:r w:rsidR="00D96E7E" w:rsidRPr="00D96E7E">
        <w:t xml:space="preserve">ABSTRACT: </w:t>
      </w:r>
      <w:r w:rsidR="00BA4A4A" w:rsidRPr="00BA4A4A">
        <w:t xml:space="preserve">The tunnel inspection task using the digital camera or mobile laser scanning (MLS) has become a popular approach for efficiently assessing the tunnel infrastructure's structural health status. However, these modern techniques are hindered by practical issues for a comprehensive tunnel inspection. The tunnel lining images obtained from the digital cameras only contain RGB information of the surface defects (e.g., crack, leakage, spalling) with high pixel resolution, which cannot provide the spatial location of the defects and the tunnel deformation. The point cloud data acquired by the MLS can quickly provide 3D coordinates of the inspected tunnel and conduct deformation analysis using intensity corrected methods. However, the resolution of point cloud data obtained from the state-of-the-art MLS is limited to 0.5mm, which cannot meet the required accuracy for crack width (0.2mm) in tunnel inspection practice. This study proposed a novel approach by combining laser point cloud and images via the scale-invariant feature transform (SIFT). The cloud points obtained from the MLS are firstly converted to grayscale images. The defect features are segmented using deep learning algorithms, and the key features in both </w:t>
      </w:r>
      <w:r w:rsidR="003F0B8A">
        <w:t>camera</w:t>
      </w:r>
      <w:r w:rsidR="00BA4A4A" w:rsidRPr="00BA4A4A">
        <w:t xml:space="preserve"> acquired images and the point cloud-converted gray images are matched using the SIFT. A 3D reconstruction method based on the processed point cloud data and the matched defect features in the image data is then used to construct a 3D tunnel model to obtain spatial locations of the deformation and the tunnel lining defects. As a result, a comprehensive tunnel inspection is achieved, including quantified tunnel deformation and multi-defect detection with required accuracy and 3D coordination. The capability of the proposed approach is successfully demonstrated via a field inspection experiment inside a </w:t>
      </w:r>
      <w:proofErr w:type="spellStart"/>
      <w:r w:rsidR="00BA4A4A" w:rsidRPr="00BA4A4A">
        <w:t>highspeed</w:t>
      </w:r>
      <w:proofErr w:type="spellEnd"/>
      <w:r w:rsidR="00BA4A4A" w:rsidRPr="00BA4A4A">
        <w:t xml:space="preserve"> rail tunnel. </w:t>
      </w:r>
    </w:p>
    <w:p w14:paraId="5530A816" w14:textId="3F5AAC2C" w:rsidR="0022400C" w:rsidRPr="00CD176A" w:rsidRDefault="00414E82" w:rsidP="00CD176A">
      <w:pPr>
        <w:pStyle w:val="KeyWords"/>
      </w:pPr>
      <w:r>
        <w:t xml:space="preserve">KEY WORDS: </w:t>
      </w:r>
      <w:r w:rsidR="00BA4A4A" w:rsidRPr="00BA4A4A">
        <w:t>Tunnel inspection, point cloud data, scale-invariant feature transform detection, 3D reconstruction</w:t>
      </w:r>
      <w:r w:rsidR="00037EE9" w:rsidRPr="00037EE9">
        <w:t>.</w:t>
      </w:r>
    </w:p>
    <w:p w14:paraId="46AD4702" w14:textId="77777777" w:rsidR="00D96E7E" w:rsidRPr="00CD176A" w:rsidRDefault="00D96E7E" w:rsidP="00CD176A">
      <w:pPr>
        <w:pStyle w:val="KeyWords"/>
        <w:sectPr w:rsidR="00D96E7E" w:rsidRPr="00CD176A" w:rsidSect="00D96E7E">
          <w:footerReference w:type="even" r:id="rId16"/>
          <w:footerReference w:type="default" r:id="rId17"/>
          <w:pgSz w:w="11907" w:h="16839" w:code="9"/>
          <w:pgMar w:top="1418" w:right="794" w:bottom="1418" w:left="794" w:header="709" w:footer="709" w:gutter="0"/>
          <w:cols w:space="708"/>
          <w:docGrid w:linePitch="360"/>
        </w:sectPr>
      </w:pPr>
    </w:p>
    <w:p w14:paraId="0089EA9A" w14:textId="5FBF95AD" w:rsidR="00D96E7E" w:rsidRDefault="009047FC" w:rsidP="009F20B8">
      <w:pPr>
        <w:pStyle w:val="1"/>
      </w:pPr>
      <w:r>
        <w:t>Introduction</w:t>
      </w:r>
    </w:p>
    <w:p w14:paraId="41D19EFA" w14:textId="474A46E1" w:rsidR="00BA4A4A" w:rsidRDefault="00BA4A4A" w:rsidP="00BA4A4A">
      <w:pPr>
        <w:pStyle w:val="a2"/>
        <w:ind w:firstLine="0"/>
      </w:pPr>
      <w:r>
        <w:t xml:space="preserve">As China's economy grows and </w:t>
      </w:r>
      <w:r w:rsidR="003F0B8A">
        <w:t xml:space="preserve">the </w:t>
      </w:r>
      <w:r>
        <w:t xml:space="preserve">urban population increases, urban transportation systems </w:t>
      </w:r>
      <w:r w:rsidR="00217D31">
        <w:t>face tremendous pressure, with many tunnels</w:t>
      </w:r>
      <w:r>
        <w:t xml:space="preserve"> being built and entering operation. </w:t>
      </w:r>
      <w:r w:rsidR="00217D31">
        <w:t>U</w:t>
      </w:r>
      <w:r>
        <w:t xml:space="preserve">nderground tunnels </w:t>
      </w:r>
      <w:r w:rsidR="00217D31">
        <w:t>are continuously affected by</w:t>
      </w:r>
      <w:r>
        <w:t xml:space="preserve"> external loading and environmental changes, which </w:t>
      </w:r>
      <w:r w:rsidR="00217D31">
        <w:t>inevitably lead</w:t>
      </w:r>
      <w:r>
        <w:t xml:space="preserve"> to </w:t>
      </w:r>
      <w:r w:rsidR="00217D31">
        <w:t xml:space="preserve">structural </w:t>
      </w:r>
      <w:r>
        <w:t xml:space="preserve">defects (structure deformation, crack, water leakage, spalling, etc.) and </w:t>
      </w:r>
      <w:r w:rsidR="00217D31">
        <w:t>are</w:t>
      </w:r>
      <w:r>
        <w:t xml:space="preserve"> harmful to </w:t>
      </w:r>
      <w:r w:rsidR="00217D31">
        <w:t xml:space="preserve">the </w:t>
      </w:r>
      <w:r>
        <w:t xml:space="preserve">safety and durability </w:t>
      </w:r>
      <w:r w:rsidR="00217D31">
        <w:t>of the tunnel</w:t>
      </w:r>
      <w:r>
        <w:t xml:space="preserve"> structure. Besides, Tunnels are often characterized by high construction costs, high concealment, complex ground conditions, irreversibility of construction</w:t>
      </w:r>
      <w:r w:rsidR="00217D31">
        <w:t>,</w:t>
      </w:r>
      <w:r>
        <w:t xml:space="preserve"> and more </w:t>
      </w:r>
      <w:r w:rsidR="00217D31">
        <w:t>severe</w:t>
      </w:r>
      <w:r>
        <w:t xml:space="preserve"> consequences of hazards. </w:t>
      </w:r>
      <w:r w:rsidR="00217D31">
        <w:t>Therefore,</w:t>
      </w:r>
      <w:r>
        <w:t xml:space="preserve"> regular inspection of the structural health of tunnels is necessary. Traditional manual inspection methods (total station detection of deformation, manual naked eye identification of apparent defects, etc.) are subjective and inefficient. </w:t>
      </w:r>
      <w:r w:rsidR="00217D31">
        <w:t>In practice</w:t>
      </w:r>
      <w:r>
        <w:t xml:space="preserve">, </w:t>
      </w:r>
      <w:r w:rsidR="00217D31">
        <w:t xml:space="preserve">urban </w:t>
      </w:r>
      <w:r>
        <w:t>subway tunnels have only about 3 hours of midnight for inspection and maintenance</w:t>
      </w:r>
      <w:r w:rsidR="00A7413C">
        <w:t xml:space="preserve"> </w:t>
      </w:r>
      <w:r w:rsidR="00A7413C">
        <w:fldChar w:fldCharType="begin"/>
      </w:r>
      <w:r w:rsidR="00A7413C">
        <w:instrText xml:space="preserve"> ADDIN EN.CITE &lt;EndNote&gt;&lt;Cite&gt;&lt;Author&gt;Liao&lt;/Author&gt;&lt;Year&gt;2020&lt;/Year&gt;&lt;RecNum&gt;33&lt;/RecNum&gt;&lt;DisplayText&gt;(Liao, 2020)&lt;/DisplayText&gt;&lt;record&gt;&lt;rec-number&gt;33&lt;/rec-number&gt;&lt;foreign-keys&gt;&lt;key app="EN" db-id="drsdxa2do200w8es5p2xvzxcwsv9tv0f9d2w" timestamp="1650409111"&gt;33&lt;/key&gt;&lt;/foreign-keys&gt;&lt;ref-type name="Thesis"&gt;32&lt;/ref-type&gt;&lt;contributors&gt;&lt;authors&gt;&lt;author&gt;Liao, J. H.&lt;/author&gt;&lt;/authors&gt;&lt;tertiary-authors&gt;&lt;author&gt;&lt;style face="normal" font="default" charset="134" size="100%"&gt;</w:instrText>
      </w:r>
      <w:r w:rsidR="00A7413C">
        <w:rPr>
          <w:rFonts w:ascii="宋体" w:eastAsia="宋体" w:hAnsi="宋体" w:cs="宋体" w:hint="eastAsia"/>
        </w:rPr>
        <w:instrText>李清泉</w:instrText>
      </w:r>
      <w:r w:rsidR="00A7413C">
        <w:instrText>&lt;/style&gt;&lt;style face="normal" font="default" size="100%"&gt;,&lt;/style&gt;&lt;/author&gt;&lt;/tertiary-authors&gt;&lt;/contributors&gt;&lt;titles&gt;&lt;title&gt;Research on rapid detection method of tunnel surface disease (in Chinese)&lt;/title&gt;&lt;/titles&gt;&lt;keywords&gt;&lt;keyword&gt;</w:instrText>
      </w:r>
      <w:r w:rsidR="00A7413C">
        <w:rPr>
          <w:rFonts w:ascii="宋体" w:eastAsia="宋体" w:hAnsi="宋体" w:cs="宋体" w:hint="eastAsia"/>
        </w:rPr>
        <w:instrText>隧道快速检测</w:instrText>
      </w:r>
      <w:r w:rsidR="00A7413C">
        <w:instrText>&lt;/keyword&gt;&lt;keyword&gt;</w:instrText>
      </w:r>
      <w:r w:rsidR="00A7413C">
        <w:rPr>
          <w:rFonts w:ascii="宋体" w:eastAsia="宋体" w:hAnsi="宋体" w:cs="宋体" w:hint="eastAsia"/>
        </w:rPr>
        <w:instrText>衬砌裂缝识别</w:instrText>
      </w:r>
      <w:r w:rsidR="00A7413C">
        <w:instrText>&lt;/keyword&gt;&lt;keyword&gt;</w:instrText>
      </w:r>
      <w:r w:rsidR="00A7413C">
        <w:rPr>
          <w:rFonts w:ascii="宋体" w:eastAsia="宋体" w:hAnsi="宋体" w:cs="宋体" w:hint="eastAsia"/>
        </w:rPr>
        <w:instrText>断面变形检测</w:instrText>
      </w:r>
      <w:r w:rsidR="00A7413C">
        <w:instrText>&lt;/keyword&gt;&lt;keyword&gt;</w:instrText>
      </w:r>
      <w:r w:rsidR="00A7413C">
        <w:rPr>
          <w:rFonts w:ascii="宋体" w:eastAsia="宋体" w:hAnsi="宋体" w:cs="宋体" w:hint="eastAsia"/>
        </w:rPr>
        <w:instrText>大断面影像测量</w:instrText>
      </w:r>
      <w:r w:rsidR="00A7413C">
        <w:instrText>&lt;/keyword&gt;&lt;keyword&gt;</w:instrText>
      </w:r>
      <w:r w:rsidR="00A7413C">
        <w:rPr>
          <w:rFonts w:ascii="宋体" w:eastAsia="宋体" w:hAnsi="宋体" w:cs="宋体" w:hint="eastAsia"/>
        </w:rPr>
        <w:instrText>移动三维激光测量</w:instrText>
      </w:r>
      <w:r w:rsidR="00A7413C">
        <w:instrText>&lt;/keyword&gt;&lt;keyword&gt;</w:instrText>
      </w:r>
      <w:r w:rsidR="00A7413C">
        <w:rPr>
          <w:rFonts w:ascii="宋体" w:eastAsia="宋体" w:hAnsi="宋体" w:cs="宋体" w:hint="eastAsia"/>
        </w:rPr>
        <w:instrText>深度学习</w:instrText>
      </w:r>
      <w:r w:rsidR="00A7413C">
        <w:instrText>&lt;/keyword&gt;&lt;/keywords&gt;&lt;dates&gt;&lt;year&gt;2020&lt;/year&gt;&lt;/dates&gt;&lt;publisher&gt;Shenzhen University (in Chinese)&lt;/publisher&gt;&lt;work-type&gt;&lt;style face="normal" font="default" charset="134" size="100%"&gt;</w:instrText>
      </w:r>
      <w:r w:rsidR="00A7413C">
        <w:rPr>
          <w:rFonts w:ascii="宋体" w:eastAsia="宋体" w:hAnsi="宋体" w:cs="宋体" w:hint="eastAsia"/>
        </w:rPr>
        <w:instrText>博士</w:instrText>
      </w:r>
      <w:r w:rsidR="00A7413C">
        <w:instrText>&lt;/style&gt;&lt;/work-type&gt;&lt;urls&gt;&lt;/urls&gt;&lt;electronic-resource-num&gt;10.27321/d.cnki.gszdu.2020.000023&lt;/electronic-resource-num&gt;&lt;remote-database-provider&gt;Cnki&lt;/remote-database-provider&gt;&lt;/record&gt;&lt;/Cite&gt;&lt;/EndNote&gt;</w:instrText>
      </w:r>
      <w:r w:rsidR="00A7413C">
        <w:fldChar w:fldCharType="separate"/>
      </w:r>
      <w:r w:rsidR="00A7413C">
        <w:rPr>
          <w:noProof/>
        </w:rPr>
        <w:t>(Liao, 2020)</w:t>
      </w:r>
      <w:r w:rsidR="00A7413C">
        <w:fldChar w:fldCharType="end"/>
      </w:r>
      <w:r w:rsidR="00A7413C">
        <w:rPr>
          <w:rFonts w:ascii="宋体" w:eastAsia="宋体" w:hAnsi="宋体" w:cs="宋体" w:hint="eastAsia"/>
          <w:lang w:eastAsia="zh-CN"/>
        </w:rPr>
        <w:t>.</w:t>
      </w:r>
      <w:r>
        <w:t xml:space="preserve"> Therefore, there is an urgent need to propose an automated method for </w:t>
      </w:r>
      <w:r w:rsidR="00217D31">
        <w:t>accurately and efficiently detecting structural defects</w:t>
      </w:r>
      <w:r>
        <w:t>.</w:t>
      </w:r>
    </w:p>
    <w:p w14:paraId="4357BC49" w14:textId="78CE6778" w:rsidR="00BA4A4A" w:rsidRDefault="005D066A" w:rsidP="00BA4A4A">
      <w:pPr>
        <w:pStyle w:val="a2"/>
        <w:ind w:firstLine="0"/>
      </w:pPr>
      <w:r>
        <w:t>With the fast-developing vision-based inspection technology, t</w:t>
      </w:r>
      <w:r w:rsidR="00BA4A4A">
        <w:t xml:space="preserve">here are two popular methods for tunnel </w:t>
      </w:r>
      <w:r w:rsidR="00217D31">
        <w:t>defects detection</w:t>
      </w:r>
      <w:r w:rsidR="00BA4A4A">
        <w:t xml:space="preserve">. </w:t>
      </w:r>
      <w:r>
        <w:t>The photogrammetric technique</w:t>
      </w:r>
      <w:r w:rsidR="00BA4A4A">
        <w:t xml:space="preserve"> </w:t>
      </w:r>
      <w:r w:rsidR="00B11294">
        <w:t>takes</w:t>
      </w:r>
      <w:r w:rsidR="00BA4A4A">
        <w:t xml:space="preserve"> photos </w:t>
      </w:r>
      <w:r>
        <w:t>of</w:t>
      </w:r>
      <w:r w:rsidR="00BA4A4A">
        <w:t xml:space="preserve"> the </w:t>
      </w:r>
      <w:r>
        <w:t xml:space="preserve">tunnel </w:t>
      </w:r>
      <w:r w:rsidR="00BA4A4A">
        <w:t xml:space="preserve">lining surface and </w:t>
      </w:r>
      <w:r w:rsidR="00B11294">
        <w:t>performs</w:t>
      </w:r>
      <w:r w:rsidR="00BA4A4A">
        <w:t xml:space="preserve"> image processing </w:t>
      </w:r>
      <w:r>
        <w:t>to</w:t>
      </w:r>
      <w:r w:rsidR="00BA4A4A">
        <w:t xml:space="preserve"> </w:t>
      </w:r>
      <w:r>
        <w:t>detect defects</w:t>
      </w:r>
      <w:r w:rsidR="00BA4A4A">
        <w:t xml:space="preserve">. The deep learning method has been applied to </w:t>
      </w:r>
      <w:r w:rsidR="00064B1A">
        <w:t>recognizing</w:t>
      </w:r>
      <w:r w:rsidR="00BA4A4A">
        <w:t xml:space="preserve"> diseases in tunnel lining structures</w:t>
      </w:r>
      <w:r w:rsidR="00064B1A">
        <w:t>, and it is</w:t>
      </w:r>
      <w:r w:rsidR="00BA4A4A">
        <w:t xml:space="preserve"> more advanced in generalization ability and robustness</w:t>
      </w:r>
      <w:r w:rsidR="00A7413C">
        <w:t xml:space="preserve"> </w:t>
      </w:r>
      <w:r w:rsidR="00A7413C">
        <w:fldChar w:fldCharType="begin"/>
      </w:r>
      <w:r w:rsidR="002320FF">
        <w:instrText xml:space="preserve"> ADDIN EN.CITE &lt;EndNote&gt;&lt;Cite&gt;&lt;Author&gt;Zhou&lt;/Author&gt;&lt;Year&gt;2021&lt;/Year&gt;&lt;RecNum&gt;6&lt;/RecNum&gt;&lt;DisplayText&gt;(Zhou et al., 2021b)&lt;/DisplayText&gt;&lt;record&gt;&lt;rec-number&gt;6&lt;/rec-number&gt;&lt;foreign-keys&gt;&lt;key app="EN" db-id="drsdxa2do200w8es5p2xvzxcwsv9tv0f9d2w" timestamp="1638023924"&gt;6&lt;/key&gt;&lt;/foreign-keys&gt;&lt;ref-type name="Journal Article"&gt;17&lt;/ref-type&gt;&lt;contributors&gt;&lt;authors&gt;&lt;author&gt;Zhou, M. L.&lt;/author&gt;&lt;author&gt;Cheng, W.&lt;/author&gt;&lt;author&gt;Zhang, D.M.&lt;/author&gt;&lt;author&gt;Huang, H. W.&lt;/author&gt;&lt;/authors&gt;&lt;/contributors&gt;&lt;auth-address&gt;&lt;style face="normal" font="default" charset="134" size="100%"&gt;</w:instrText>
      </w:r>
      <w:r w:rsidR="002320FF">
        <w:rPr>
          <w:rFonts w:ascii="宋体" w:eastAsia="宋体" w:hAnsi="宋体" w:cs="宋体" w:hint="eastAsia"/>
        </w:rPr>
        <w:instrText>同济大学地下建筑与工程系</w:instrText>
      </w:r>
      <w:r w:rsidR="002320FF">
        <w:instrText>&lt;/style&gt;&lt;style face="normal" font="default" size="100%"&gt;;&lt;/style&gt;&lt;style face="normal" font="default" charset="134" size="100%"&gt;</w:instrText>
      </w:r>
      <w:r w:rsidR="002320FF">
        <w:rPr>
          <w:rFonts w:ascii="宋体" w:eastAsia="宋体" w:hAnsi="宋体" w:cs="宋体" w:hint="eastAsia"/>
        </w:rPr>
        <w:instrText>同济大学岩土及地下工程教育部重点实验室</w:instrText>
      </w:r>
      <w:r w:rsidR="002320FF">
        <w:instrText>&lt;/style&gt;&lt;style face="normal" font="default" size="100%"&gt;;&lt;/style&gt;&lt;/auth-address&gt;&lt;titles&gt;&lt;title&gt;Automated detection and 3D visualization of structural defects in operational shield tunnels (in Chinese)&lt;/title&gt;&lt;secondary-title&gt;Journal of Basic Science and Engineering&lt;/secondary-title&gt;&lt;/titles&gt;&lt;periodical&gt;&lt;full-title&gt;Journal of Basic Science and Engineering&lt;/full-title&gt;&lt;/periodical&gt;&lt;pages&gt;1265-1279&lt;/pages&gt;&lt;volume&gt;29&lt;/volume&gt;&lt;number&gt;05&lt;/number&gt;&lt;keywords&gt;&lt;keyword&gt;</w:instrText>
      </w:r>
      <w:r w:rsidR="002320FF">
        <w:rPr>
          <w:rFonts w:ascii="宋体" w:eastAsia="宋体" w:hAnsi="宋体" w:cs="宋体" w:hint="eastAsia"/>
        </w:rPr>
        <w:instrText>盾构隧道运营</w:instrText>
      </w:r>
      <w:r w:rsidR="002320FF">
        <w:instrText>&lt;/keyword&gt;&lt;keyword&gt;</w:instrText>
      </w:r>
      <w:r w:rsidR="002320FF">
        <w:rPr>
          <w:rFonts w:ascii="宋体" w:eastAsia="宋体" w:hAnsi="宋体" w:cs="宋体" w:hint="eastAsia"/>
        </w:rPr>
        <w:instrText>移动激光扫描</w:instrText>
      </w:r>
      <w:r w:rsidR="002320FF">
        <w:instrText>&lt;/keyword&gt;&lt;keyword&gt;</w:instrText>
      </w:r>
      <w:r w:rsidR="002320FF">
        <w:rPr>
          <w:rFonts w:ascii="宋体" w:eastAsia="宋体" w:hAnsi="宋体" w:cs="宋体" w:hint="eastAsia"/>
        </w:rPr>
        <w:instrText>三维点云数据</w:instrText>
      </w:r>
      <w:r w:rsidR="002320FF">
        <w:instrText>&lt;/keyword&gt;&lt;keyword&gt;</w:instrText>
      </w:r>
      <w:r w:rsidR="002320FF">
        <w:rPr>
          <w:rFonts w:ascii="宋体" w:eastAsia="宋体" w:hAnsi="宋体" w:cs="宋体" w:hint="eastAsia"/>
        </w:rPr>
        <w:instrText>结构病害检测</w:instrText>
      </w:r>
      <w:r w:rsidR="002320FF">
        <w:instrText>&lt;/keyword&gt;&lt;keyword&gt;</w:instrText>
      </w:r>
      <w:r w:rsidR="002320FF">
        <w:rPr>
          <w:rFonts w:ascii="宋体" w:eastAsia="宋体" w:hAnsi="宋体" w:cs="宋体" w:hint="eastAsia"/>
        </w:rPr>
        <w:instrText>渗漏水</w:instrText>
      </w:r>
      <w:r w:rsidR="002320FF">
        <w:instrText>&lt;/keyword&gt;&lt;keyword&gt;</w:instrText>
      </w:r>
      <w:r w:rsidR="002320FF">
        <w:rPr>
          <w:rFonts w:ascii="宋体" w:eastAsia="宋体" w:hAnsi="宋体" w:cs="宋体" w:hint="eastAsia"/>
        </w:rPr>
        <w:instrText>混凝土剥落</w:instrText>
      </w:r>
      <w:r w:rsidR="002320FF">
        <w:instrText>&lt;/keyword&gt;&lt;keyword&gt;</w:instrText>
      </w:r>
      <w:r w:rsidR="002320FF">
        <w:rPr>
          <w:rFonts w:ascii="宋体" w:eastAsia="宋体" w:hAnsi="宋体" w:cs="宋体" w:hint="eastAsia"/>
        </w:rPr>
        <w:instrText>隧道变形</w:instrText>
      </w:r>
      <w:r w:rsidR="002320FF">
        <w:instrText>&lt;/keyword&gt;&lt;keyword&gt;</w:instrText>
      </w:r>
      <w:r w:rsidR="002320FF">
        <w:rPr>
          <w:rFonts w:ascii="宋体" w:eastAsia="宋体" w:hAnsi="宋体" w:cs="宋体" w:hint="eastAsia"/>
        </w:rPr>
        <w:instrText>三维可视化</w:instrText>
      </w:r>
      <w:r w:rsidR="002320FF">
        <w:instrText>&lt;/keyword&gt;&lt;/keywords&gt;&lt;dates&gt;&lt;year&gt;2021&lt;/year&gt;&lt;/dates&gt;&lt;isbn&gt;1005-0930&lt;/isbn&gt;&lt;call-num&gt;11-3242/TB&lt;/call-num&gt;&lt;urls&gt;&lt;/urls&gt;&lt;electronic-resource-num&gt;10.16058/j.issn.1005-0930.2021.05.014&lt;/electronic-resource-num&gt;&lt;remote-database-provider&gt;Cnki&lt;/remote-database-provider&gt;&lt;/record&gt;&lt;/Cite&gt;&lt;/EndNote&gt;</w:instrText>
      </w:r>
      <w:r w:rsidR="00A7413C">
        <w:fldChar w:fldCharType="separate"/>
      </w:r>
      <w:r w:rsidR="002320FF">
        <w:rPr>
          <w:noProof/>
        </w:rPr>
        <w:t>(Zhou et al., 2021b)</w:t>
      </w:r>
      <w:r w:rsidR="00A7413C">
        <w:fldChar w:fldCharType="end"/>
      </w:r>
      <w:r w:rsidR="00BA4A4A">
        <w:t xml:space="preserve">. Among many models, the Mask R-CNN model developed based on Faster R-CNN incorporates semantic segmentation </w:t>
      </w:r>
      <w:r w:rsidR="00BA4A4A">
        <w:t xml:space="preserve">and target detection while </w:t>
      </w:r>
      <w:r w:rsidR="00064B1A">
        <w:t>quantifying and calculating</w:t>
      </w:r>
      <w:r w:rsidR="00BA4A4A">
        <w:t xml:space="preserve"> </w:t>
      </w:r>
      <w:r>
        <w:t>the detected region</w:t>
      </w:r>
      <w:r w:rsidR="00BA4A4A">
        <w:t xml:space="preserve"> and effectively </w:t>
      </w:r>
      <w:r w:rsidR="00064B1A">
        <w:t>solving</w:t>
      </w:r>
      <w:r w:rsidR="00BA4A4A">
        <w:t xml:space="preserve"> the gradient explosion and gradient disappearance problems</w:t>
      </w:r>
      <w:r w:rsidR="00A7413C">
        <w:t xml:space="preserve"> </w:t>
      </w:r>
      <w:r w:rsidR="00A7413C">
        <w:fldChar w:fldCharType="begin">
          <w:fldData xml:space="preserve">PEVuZE5vdGU+PENpdGU+PEF1dGhvcj5XdTwvQXV0aG9yPjxZZWFyPjIwMTk8L1llYXI+PFJlY051
bT41MzwvUmVjTnVtPjxEaXNwbGF5VGV4dD4oV3UgZXQgYWwuLCAyMDE5LCBaaGFvIGV0IGFsLiwg
MjAyMCk8L0Rpc3BsYXlUZXh0PjxyZWNvcmQ+PHJlYy1udW1iZXI+NTM8L3JlYy1udW1iZXI+PGZv
cmVpZ24ta2V5cz48a2V5IGFwcD0iRU4iIGRiLWlkPSJkcnNkeGEyZG8yMDB3OGVzNXAyeHZ6eGN3
c3Y5dHYwZjlkMnciIHRpbWVzdGFtcD0iMTY1MDQxMjgyOCI+NTM8L2tleT48L2ZvcmVpZ24ta2V5
cz48cmVmLXR5cGUgbmFtZT0iQ29uZmVyZW5jZSBQcm9jZWVkaW5ncyI+MTA8L3JlZi10eXBlPjxj
b250cmlidXRvcnM+PGF1dGhvcnM+PGF1dGhvcj5XdSwgWXVmYW48L2F1dGhvcj48YXV0aG9yPkh1
LCBNaW48L2F1dGhvcj48YXV0aG9yPlh1LCBHdW95YW88L2F1dGhvcj48YXV0aG9yPlpob3UsIFhp
YW53ZWk8L2F1dGhvcj48YXV0aG9yPkxpLCBaaGlzaGVuZzwvYXV0aG9yPjwvYXV0aG9ycz48L2Nv
bnRyaWJ1dG9ycz48dGl0bGVzPjx0aXRsZT5EZXRlY3RpbmcgTGVha2FnZSBXYXRlciBvZiBTaGll
bGQgVHVubmVsIFNlZ21lbnRzIEJhc2VkIG9uIE1hc2sgUi1DTk48L3RpdGxlPjxzZWNvbmRhcnkt
dGl0bGU+MjAxOSBJRUVFIEludGVybmF0aW9uYWwgQ29uZmVyZW5jZSBvbiBBcmNoaXRlY3R1cmUs
IENvbnN0cnVjdGlvbiwgRW52aXJvbm1lbnQgYW5kIEh5ZHJhdWxpY3MgKElDQUNFSCk8L3NlY29u
ZGFyeS10aXRsZT48L3RpdGxlcz48cGFnZXM+MjUtMjg8L3BhZ2VzPjxkYXRlcz48eWVhcj4yMDE5
PC95ZWFyPjwvZGF0ZXM+PHB1Ymxpc2hlcj5JRUVFPC9wdWJsaXNoZXI+PGlzYm4+MTcyODE0NDIy
MTwvaXNibj48dXJscz48L3VybHM+PC9yZWNvcmQ+PC9DaXRlPjxDaXRlPjxBdXRob3I+Wmhhbzwv
QXV0aG9yPjxZZWFyPjIwMjA8L1llYXI+PFJlY051bT41NDwvUmVjTnVtPjxyZWNvcmQ+PHJlYy1u
dW1iZXI+NTQ8L3JlYy1udW1iZXI+PGZvcmVpZ24ta2V5cz48a2V5IGFwcD0iRU4iIGRiLWlkPSJk
cnNkeGEyZG8yMDB3OGVzNXAyeHZ6eGN3c3Y5dHYwZjlkMnciIHRpbWVzdGFtcD0iMTY1MDQxMjg3
NiI+NTQ8L2tleT48L2ZvcmVpZ24ta2V5cz48cmVmLXR5cGUgbmFtZT0iSm91cm5hbCBBcnRpY2xl
Ij4xNzwvcmVmLXR5cGU+PGNvbnRyaWJ1dG9ycz48YXV0aG9ycz48YXV0aG9yPlpoYW8sIFMuPC9h
dXRob3I+PGF1dGhvcj5aaGFuZywgRC4gTS48L2F1dGhvcj48YXV0aG9yPkh1YW5nLCBILiBXLjwv
YXV0aG9yPjwvYXV0aG9ycz48L2NvbnRyaWJ1dG9ycz48YXV0aC1hZGRyZXNzPlRvbmdqaSBVbml2
LCBEZXB0IEdlb3RlY2ggRW5nbiwgS2V5IExhYiBHZW90ZWNoICZhbXA7IFVuZGVyZ3JvdW5kIEVu
Z24sIFNpcGluZyBSZCAxMjM5LCBTaGFuZ2hhaSwgUGVvcGxlcyBSIENoaW5hPC9hdXRoLWFkZHJl
c3M+PHRpdGxlcz48dGl0bGU+RGVlcCBsZWFybmluZy1iYXNlZCBpbWFnZSBpbnN0YW5jZSBzZWdt
ZW50YXRpb24gZm9yIG1vaXN0dXJlIG1hcmtzIG9mIHNoaWVsZCB0dW5uZWwgbGluaW5nPC90aXRs
ZT48c2Vjb25kYXJ5LXRpdGxlPlR1bm5lbGxpbmcgYW5kIFVuZGVyZ3JvdW5kIFNwYWNlIFRlY2hu
b2xvZ3k8L3NlY29uZGFyeS10aXRsZT48YWx0LXRpdGxlPlR1bm4gVW5kZXJnciBTcCBUZWNoJiN4
RDtUdW5uIFVuZGVyZ3IgU3AgVGVjaDwvYWx0LXRpdGxlPjwvdGl0bGVzPjxwZXJpb2RpY2FsPjxm
dWxsLXRpdGxlPlR1bm5lbGxpbmcgYW5kIFVuZGVyZ3JvdW5kIFNwYWNlIFRlY2hub2xvZ3k8L2Z1
bGwtdGl0bGU+PGFiYnItMT5UdW5uIFVuZGVyZ3IgU3AgVGVjaDwvYWJici0xPjwvcGVyaW9kaWNh
bD48dm9sdW1lPjk1PC92b2x1bWU+PGtleXdvcmRzPjxrZXl3b3JkPnNoaWVsZCB0dW5uZWw8L2tl
eXdvcmQ+PGtleXdvcmQ+bW9pc3R1cmUgbWFya3M8L2tleXdvcmQ+PGtleXdvcmQ+bWFzayByLWNu
bjwva2V5d29yZD48a2V5d29yZD5pbnN0YW5jZSBzZWdtZW50YXRpb248L2tleXdvcmQ+PGtleXdv
cmQ+Y3JhY2s8L2tleXdvcmQ+PGtleXdvcmQ+ZGVmZWN0czwva2V5d29yZD48a2V5d29yZD5sZWFr
YWdlPC9rZXl3b3JkPjwva2V5d29yZHM+PGRhdGVzPjx5ZWFyPjIwMjA8L3llYXI+PHB1Yi1kYXRl
cz48ZGF0ZT5KYW48L2RhdGU+PC9wdWItZGF0ZXM+PC9kYXRlcz48aXNibj4wODg2LTc3OTg8L2lz
Ym4+PGFjY2Vzc2lvbi1udW0+V09TOjAwMDUwMTY1NDMwMDAxMjwvYWNjZXNzaW9uLW51bT48dXJs
cz48cmVsYXRlZC11cmxzPjx1cmw+Jmx0O0dvIHRvIElTSSZndDs6Ly9XT1M6MDAwNTAxNjU0MzAw
MDEyPC91cmw+PC9yZWxhdGVkLXVybHM+PC91cmxzPjxsYW5ndWFnZT5FbmdsaXNoPC9sYW5ndWFn
ZT48L3JlY29yZD48L0NpdGU+PC9FbmROb3RlPgB=
</w:fldData>
        </w:fldChar>
      </w:r>
      <w:r w:rsidR="00A7413C">
        <w:instrText xml:space="preserve"> ADDIN EN.CITE </w:instrText>
      </w:r>
      <w:r w:rsidR="00A7413C">
        <w:fldChar w:fldCharType="begin">
          <w:fldData xml:space="preserve">PEVuZE5vdGU+PENpdGU+PEF1dGhvcj5XdTwvQXV0aG9yPjxZZWFyPjIwMTk8L1llYXI+PFJlY051
bT41MzwvUmVjTnVtPjxEaXNwbGF5VGV4dD4oV3UgZXQgYWwuLCAyMDE5LCBaaGFvIGV0IGFsLiwg
MjAyMCk8L0Rpc3BsYXlUZXh0PjxyZWNvcmQ+PHJlYy1udW1iZXI+NTM8L3JlYy1udW1iZXI+PGZv
cmVpZ24ta2V5cz48a2V5IGFwcD0iRU4iIGRiLWlkPSJkcnNkeGEyZG8yMDB3OGVzNXAyeHZ6eGN3
c3Y5dHYwZjlkMnciIHRpbWVzdGFtcD0iMTY1MDQxMjgyOCI+NTM8L2tleT48L2ZvcmVpZ24ta2V5
cz48cmVmLXR5cGUgbmFtZT0iQ29uZmVyZW5jZSBQcm9jZWVkaW5ncyI+MTA8L3JlZi10eXBlPjxj
b250cmlidXRvcnM+PGF1dGhvcnM+PGF1dGhvcj5XdSwgWXVmYW48L2F1dGhvcj48YXV0aG9yPkh1
LCBNaW48L2F1dGhvcj48YXV0aG9yPlh1LCBHdW95YW88L2F1dGhvcj48YXV0aG9yPlpob3UsIFhp
YW53ZWk8L2F1dGhvcj48YXV0aG9yPkxpLCBaaGlzaGVuZzwvYXV0aG9yPjwvYXV0aG9ycz48L2Nv
bnRyaWJ1dG9ycz48dGl0bGVzPjx0aXRsZT5EZXRlY3RpbmcgTGVha2FnZSBXYXRlciBvZiBTaGll
bGQgVHVubmVsIFNlZ21lbnRzIEJhc2VkIG9uIE1hc2sgUi1DTk48L3RpdGxlPjxzZWNvbmRhcnkt
dGl0bGU+MjAxOSBJRUVFIEludGVybmF0aW9uYWwgQ29uZmVyZW5jZSBvbiBBcmNoaXRlY3R1cmUs
IENvbnN0cnVjdGlvbiwgRW52aXJvbm1lbnQgYW5kIEh5ZHJhdWxpY3MgKElDQUNFSCk8L3NlY29u
ZGFyeS10aXRsZT48L3RpdGxlcz48cGFnZXM+MjUtMjg8L3BhZ2VzPjxkYXRlcz48eWVhcj4yMDE5
PC95ZWFyPjwvZGF0ZXM+PHB1Ymxpc2hlcj5JRUVFPC9wdWJsaXNoZXI+PGlzYm4+MTcyODE0NDIy
MTwvaXNibj48dXJscz48L3VybHM+PC9yZWNvcmQ+PC9DaXRlPjxDaXRlPjxBdXRob3I+Wmhhbzwv
QXV0aG9yPjxZZWFyPjIwMjA8L1llYXI+PFJlY051bT41NDwvUmVjTnVtPjxyZWNvcmQ+PHJlYy1u
dW1iZXI+NTQ8L3JlYy1udW1iZXI+PGZvcmVpZ24ta2V5cz48a2V5IGFwcD0iRU4iIGRiLWlkPSJk
cnNkeGEyZG8yMDB3OGVzNXAyeHZ6eGN3c3Y5dHYwZjlkMnciIHRpbWVzdGFtcD0iMTY1MDQxMjg3
NiI+NTQ8L2tleT48L2ZvcmVpZ24ta2V5cz48cmVmLXR5cGUgbmFtZT0iSm91cm5hbCBBcnRpY2xl
Ij4xNzwvcmVmLXR5cGU+PGNvbnRyaWJ1dG9ycz48YXV0aG9ycz48YXV0aG9yPlpoYW8sIFMuPC9h
dXRob3I+PGF1dGhvcj5aaGFuZywgRC4gTS48L2F1dGhvcj48YXV0aG9yPkh1YW5nLCBILiBXLjwv
YXV0aG9yPjwvYXV0aG9ycz48L2NvbnRyaWJ1dG9ycz48YXV0aC1hZGRyZXNzPlRvbmdqaSBVbml2
LCBEZXB0IEdlb3RlY2ggRW5nbiwgS2V5IExhYiBHZW90ZWNoICZhbXA7IFVuZGVyZ3JvdW5kIEVu
Z24sIFNpcGluZyBSZCAxMjM5LCBTaGFuZ2hhaSwgUGVvcGxlcyBSIENoaW5hPC9hdXRoLWFkZHJl
c3M+PHRpdGxlcz48dGl0bGU+RGVlcCBsZWFybmluZy1iYXNlZCBpbWFnZSBpbnN0YW5jZSBzZWdt
ZW50YXRpb24gZm9yIG1vaXN0dXJlIG1hcmtzIG9mIHNoaWVsZCB0dW5uZWwgbGluaW5nPC90aXRs
ZT48c2Vjb25kYXJ5LXRpdGxlPlR1bm5lbGxpbmcgYW5kIFVuZGVyZ3JvdW5kIFNwYWNlIFRlY2hu
b2xvZ3k8L3NlY29uZGFyeS10aXRsZT48YWx0LXRpdGxlPlR1bm4gVW5kZXJnciBTcCBUZWNoJiN4
RDtUdW5uIFVuZGVyZ3IgU3AgVGVjaDwvYWx0LXRpdGxlPjwvdGl0bGVzPjxwZXJpb2RpY2FsPjxm
dWxsLXRpdGxlPlR1bm5lbGxpbmcgYW5kIFVuZGVyZ3JvdW5kIFNwYWNlIFRlY2hub2xvZ3k8L2Z1
bGwtdGl0bGU+PGFiYnItMT5UdW5uIFVuZGVyZ3IgU3AgVGVjaDwvYWJici0xPjwvcGVyaW9kaWNh
bD48dm9sdW1lPjk1PC92b2x1bWU+PGtleXdvcmRzPjxrZXl3b3JkPnNoaWVsZCB0dW5uZWw8L2tl
eXdvcmQ+PGtleXdvcmQ+bW9pc3R1cmUgbWFya3M8L2tleXdvcmQ+PGtleXdvcmQ+bWFzayByLWNu
bjwva2V5d29yZD48a2V5d29yZD5pbnN0YW5jZSBzZWdtZW50YXRpb248L2tleXdvcmQ+PGtleXdv
cmQ+Y3JhY2s8L2tleXdvcmQ+PGtleXdvcmQ+ZGVmZWN0czwva2V5d29yZD48a2V5d29yZD5sZWFr
YWdlPC9rZXl3b3JkPjwva2V5d29yZHM+PGRhdGVzPjx5ZWFyPjIwMjA8L3llYXI+PHB1Yi1kYXRl
cz48ZGF0ZT5KYW48L2RhdGU+PC9wdWItZGF0ZXM+PC9kYXRlcz48aXNibj4wODg2LTc3OTg8L2lz
Ym4+PGFjY2Vzc2lvbi1udW0+V09TOjAwMDUwMTY1NDMwMDAxMjwvYWNjZXNzaW9uLW51bT48dXJs
cz48cmVsYXRlZC11cmxzPjx1cmw+Jmx0O0dvIHRvIElTSSZndDs6Ly9XT1M6MDAwNTAxNjU0MzAw
MDEyPC91cmw+PC9yZWxhdGVkLXVybHM+PC91cmxzPjxsYW5ndWFnZT5FbmdsaXNoPC9sYW5ndWFn
ZT48L3JlY29yZD48L0NpdGU+PC9FbmROb3RlPgB=
</w:fldData>
        </w:fldChar>
      </w:r>
      <w:r w:rsidR="00A7413C">
        <w:instrText xml:space="preserve"> ADDIN EN.CITE.DATA </w:instrText>
      </w:r>
      <w:r w:rsidR="00A7413C">
        <w:fldChar w:fldCharType="end"/>
      </w:r>
      <w:r w:rsidR="00A7413C">
        <w:fldChar w:fldCharType="separate"/>
      </w:r>
      <w:r w:rsidR="00A7413C">
        <w:rPr>
          <w:noProof/>
        </w:rPr>
        <w:t>(Wu et al., 2019, Zhao et al., 2020)</w:t>
      </w:r>
      <w:r w:rsidR="00A7413C">
        <w:fldChar w:fldCharType="end"/>
      </w:r>
      <w:r w:rsidR="00BA4A4A">
        <w:t xml:space="preserve">. </w:t>
      </w:r>
      <w:r>
        <w:t>Nevertheless,</w:t>
      </w:r>
      <w:r w:rsidR="00BA4A4A">
        <w:t xml:space="preserve"> th</w:t>
      </w:r>
      <w:r>
        <w:t>e image-based</w:t>
      </w:r>
      <w:r w:rsidR="00BA4A4A">
        <w:t xml:space="preserve"> method cannot provide the spatial location of the defects and the tunnel deformation. </w:t>
      </w:r>
      <w:r>
        <w:t>T</w:t>
      </w:r>
      <w:r w:rsidR="00BA4A4A">
        <w:t>he mobile laser scanning (MLS) system</w:t>
      </w:r>
      <w:r>
        <w:t xml:space="preserve"> has </w:t>
      </w:r>
      <w:r w:rsidR="00064B1A">
        <w:t>gained</w:t>
      </w:r>
      <w:r>
        <w:t xml:space="preserve"> popularity lately</w:t>
      </w:r>
      <w:r w:rsidR="00BA4A4A">
        <w:t>, which captures high-precision point cloud (</w:t>
      </w:r>
      <w:r w:rsidR="00BA4A4A" w:rsidRPr="00064B1A">
        <w:rPr>
          <w:i/>
          <w:iCs/>
        </w:rPr>
        <w:t>x, y, z, I</w:t>
      </w:r>
      <w:r w:rsidR="00BA4A4A">
        <w:t xml:space="preserve">) data by a laser scanning device equipped on a movable cart, where </w:t>
      </w:r>
      <w:r w:rsidR="00BA4A4A" w:rsidRPr="00064B1A">
        <w:rPr>
          <w:i/>
          <w:iCs/>
        </w:rPr>
        <w:t>x, y, z</w:t>
      </w:r>
      <w:r w:rsidR="00BA4A4A">
        <w:t xml:space="preserve"> are the 3D spatial coordinates of the obtained point cloud data</w:t>
      </w:r>
      <w:r w:rsidR="00064B1A">
        <w:t>,</w:t>
      </w:r>
      <w:r w:rsidR="00BA4A4A">
        <w:t xml:space="preserve"> and </w:t>
      </w:r>
      <w:r w:rsidR="00BA4A4A" w:rsidRPr="00064B1A">
        <w:rPr>
          <w:i/>
          <w:iCs/>
        </w:rPr>
        <w:t>I</w:t>
      </w:r>
      <w:r w:rsidR="00BA4A4A">
        <w:t xml:space="preserve"> is the laser intensity of each point. Then ellipse fitting method is performed based on the 3D coordinates to detect the structural deformation</w:t>
      </w:r>
      <w:r w:rsidR="00A7413C">
        <w:t xml:space="preserve"> </w:t>
      </w:r>
      <w:r w:rsidR="00A7413C">
        <w:fldChar w:fldCharType="begin">
          <w:fldData xml:space="preserve">PEVuZE5vdGU+PENpdGU+PEF1dGhvcj5GYW48L0F1dGhvcj48WWVhcj4yMDIwPC9ZZWFyPjxSZWNO
dW0+NDk8L1JlY051bT48RGlzcGxheVRleHQ+KEZhbiBldCBhbC4sIDIwMjAsIEZpdHpnaWJib24g
ZXQgYWwuLCAxOTk5LCBXdSBhbmQgSHVhbmcsIDIwMTgpPC9EaXNwbGF5VGV4dD48cmVjb3JkPjxy
ZWMtbnVtYmVyPjQ5PC9yZWMtbnVtYmVyPjxmb3JlaWduLWtleXM+PGtleSBhcHA9IkVOIiBkYi1p
ZD0iZHJzZHhhMmRvMjAwdzhlczVwMnh2enhjd3N2OXR2MGY5ZDJ3IiB0aW1lc3RhbXA9IjE2NTA0
MTA2MDEiPjQ5PC9rZXk+PC9mb3JlaWduLWtleXM+PHJlZi10eXBlIG5hbWU9IkpvdXJuYWwgQXJ0
aWNsZSI+MTc8L3JlZi10eXBlPjxjb250cmlidXRvcnM+PGF1dGhvcnM+PGF1dGhvcj5GYW4sIFQu
IEwuPC9hdXRob3I+PGF1dGhvcj5UQU5HLCBDSC48L2F1dGhvcj48YXV0aG9yPldhbmcsIEIuIFEu
PC9hdXRob3I+PC9hdXRob3JzPjwvY29udHJpYnV0b3JzPjxhdXRoLWFkZHJlc3M+PHN0eWxlIGZh
Y2U9Im5vcm1hbCIgZm9udD0iZGVmYXVsdCIgY2hhcnNldD0iMTM0IiBzaXplPSIxMDAlIj7ljJfk
uqzln47lu7rli5jmtYvorr7orqHnoJTnqbbpmaLmnInpmZDotKPku7vlhazlj7g8L3N0eWxlPjxz
dHlsZSBmYWNlPSJub3JtYWwiIGZvbnQ9ImRlZmF1bHQiIHNpemU9IjEwMCUiPjs8L3N0eWxlPjxz
dHlsZSBmYWNlPSJub3JtYWwiIGZvbnQ9ImRlZmF1bHQiIGNoYXJzZXQ9IjEzNCIgc2l6ZT0iMTAw
JSI+5Z+O5biC6L2o6YGT5Lqk6YCa5rex5Z+65Z2R5bKp5Zyf5bel56iL5YyX5Lqs5biC6YeN54K5
5a6e6aqM5a6kPC9zdHlsZT48c3R5bGUgZmFjZT0ibm9ybWFsIiBmb250PSJkZWZhdWx0IiBzaXpl
PSIxMDAlIj47PC9zdHlsZT48c3R5bGUgZmFjZT0ibm9ybWFsIiBmb250PSJkZWZhdWx0IiBjaGFy
c2V0PSIxMzQiIHNpemU9IjEwMCUiPuS4reWbveefv+S4muWkp+Wtpjwvc3R5bGU+PHN0eWxlIGZh
Y2U9Im5vcm1hbCIgZm9udD0iZGVmYXVsdCIgc2l6ZT0iMTAwJSI+Ozwvc3R5bGU+PHN0eWxlIGZh
Y2U9Im5vcm1hbCIgZm9udD0iZGVmYXVsdCIgY2hhcnNldD0iMTM0IiBzaXplPSIxMDAlIj7kuK3n
haToiKrmtYvpgaXmhJ/pm4blm6LmnInpmZDlhazlj7g8L3N0eWxlPjxzdHlsZSBmYWNlPSJub3Jt
YWwiIGZvbnQ9ImRlZmF1bHQiIHNpemU9IjEwMCUiPjs8L3N0eWxlPjwvYXV0aC1hZGRyZXNzPjx0
aXRsZXM+PHRpdGxlPkFwcGxpY2F0aW9uIG9mIE1vYmlsZSAzRCBMYXNlciBTY2FubmluZyBUZWNo
bm9sb2d5IGluIFNoaWVsZCBUdW5uZWwgQ29udmVyZ2VuY2UgTW9uaXRvcmluZyAoaW4gQ2hpbmVz
ZSk8L3RpdGxlPjxzZWNvbmRhcnktdGl0bGU+QnVsbGV0aW4gb2YgU3VydmV5aW5nIGFuZCBNYXBw
aW5nIChpbiBDaGluZXNlKTwvc2Vjb25kYXJ5LXRpdGxlPjwvdGl0bGVzPjxwZXJpb2RpY2FsPjxm
dWxsLXRpdGxlPkJ1bGxldGluIG9mIFN1cnZleWluZyBhbmQgTWFwcGluZyAoaW4gQ2hpbmVzZSk8
L2Z1bGwtdGl0bGU+PC9wZXJpb2RpY2FsPjxwYWdlcz41MC01MzwvcGFnZXM+PG51bWJlcj4wOTwv
bnVtYmVyPjxrZXl3b3Jkcz48a2V5d29yZD7nm77mnoTpmqfpgZM8L2tleXdvcmQ+PGtleXdvcmQ+
6L+Q6JCl5qOA5rWLPC9rZXl3b3JkPjxrZXl3b3JkPuaUtuaVm+ebkea1izwva2V5d29yZD48a2V5
d29yZD7np7vliqjkuInnu7Tmv4DlhYnmiavmj488L2tleXdvcmQ+PGtleXdvcmQ+5LqM57u05pat
6Z2i5omr5o+P5LuqPC9rZXl3b3JkPjwva2V5d29yZHM+PGRhdGVzPjx5ZWFyPjIwMjA8L3llYXI+
PC9kYXRlcz48aXNibj4wNDk0LTA5MTE8L2lzYm4+PGNhbGwtbnVtPjExLTIyNDYvUDwvY2FsbC1u
dW0+PHVybHM+PC91cmxzPjxlbGVjdHJvbmljLXJlc291cmNlLW51bT4xMC4xMzQ3NC9qLmNua2ku
MTEtMjI0Ni4yMDIwLjAyODI8L2VsZWN0cm9uaWMtcmVzb3VyY2UtbnVtPjxyZW1vdGUtZGF0YWJh
c2UtcHJvdmlkZXI+Q25raTwvcmVtb3RlLWRhdGFiYXNlLXByb3ZpZGVyPjwvcmVjb3JkPjwvQ2l0
ZT48Q2l0ZT48QXV0aG9yPkZpdHpnaWJib248L0F1dGhvcj48WWVhcj4xOTk5PC9ZZWFyPjxSZWNO
dW0+MzU8L1JlY051bT48cmVjb3JkPjxyZWMtbnVtYmVyPjM1PC9yZWMtbnVtYmVyPjxmb3JlaWdu
LWtleXM+PGtleSBhcHA9IkVOIiBkYi1pZD0iZHJzZHhhMmRvMjAwdzhlczVwMnh2enhjd3N2OXR2
MGY5ZDJ3IiB0aW1lc3RhbXA9IjE2NTA0MDk4MTQiPjM1PC9rZXk+PC9mb3JlaWduLWtleXM+PHJl
Zi10eXBlIG5hbWU9IkpvdXJuYWwgQXJ0aWNsZSI+MTc8L3JlZi10eXBlPjxjb250cmlidXRvcnM+
PGF1dGhvcnM+PGF1dGhvcj5GaXR6Z2liYm9uLCBBLjwvYXV0aG9yPjxhdXRob3I+UGlsdSwgTS48
L2F1dGhvcj48YXV0aG9yPkZpc2hlciwgUi4gQi48L2F1dGhvcj48L2F1dGhvcnM+PC9jb250cmli
dXRvcnM+PGF1dGgtYWRkcmVzcz5Vbml2IE94Zm9yZCwgRGVwdCBFbmduIFNjaSwgT3hmb3JkIE9Y
MSAzQkosIEVuZ2xhbmQmI3hEO0hld2xldHQgUGFja2FyZCBMYWJzLCBCcmlzdG9sIEJTMTIgNlFa
LCBBdm9uLCBFbmdsYW5kJiN4RDtVbml2IEVkaW5idXJnaCwgRGl2IEluZm9ybWF0LCBFZGluYnVy
Z2ggRUgxIDJRTCwgTWlkbG90aGlhbiwgU2NvdGxhbmQ8L2F1dGgtYWRkcmVzcz48dGl0bGVzPjx0
aXRsZT5EaXJlY3QgbGVhc3Qgc3F1YXJlIGZpdHRpbmcgb2YgZWxsaXBzZXM8L3RpdGxlPjxzZWNv
bmRhcnktdGl0bGU+SWVlZSBUcmFuc2FjdGlvbnMgb24gUGF0dGVybiBBbmFseXNpcyBhbmQgTWFj
aGluZSBJbnRlbGxpZ2VuY2U8L3NlY29uZGFyeS10aXRsZT48YWx0LXRpdGxlPkllZWUgVCBQYXR0
ZXJuIEFuYWwmI3hEO0llZWUgVCBQYXR0ZXJuIEFuYWw8L2FsdC10aXRsZT48L3RpdGxlcz48cGVy
aW9kaWNhbD48ZnVsbC10aXRsZT5JZWVlIFRyYW5zYWN0aW9ucyBvbiBQYXR0ZXJuIEFuYWx5c2lz
IGFuZCBNYWNoaW5lIEludGVsbGlnZW5jZTwvZnVsbC10aXRsZT48YWJici0xPkllZWUgVCBQYXR0
ZXJuIEFuYWw8L2FiYnItMT48L3BlcmlvZGljYWw+PHBhZ2VzPjQ3Ni00ODA8L3BhZ2VzPjx2b2x1
bWU+MjE8L3ZvbHVtZT48bnVtYmVyPjU8L251bWJlcj48a2V5d29yZHM+PGtleXdvcmQ+YWxnZWJy
YWljIG1vZGVsczwva2V5d29yZD48a2V5d29yZD5lbGxpcHNlIGZpdHRpbmc8L2tleXdvcmQ+PGtl
eXdvcmQ+bGVhc3Qgc3F1YXJlcyBmaXR0aW5nPC9rZXl3b3JkPjxrZXl3b3JkPmNvbnN0cmFpbmVk
IG1pbmltaXphdGlvbjwva2V5d29yZD48a2V5d29yZD5nZW5lcmFsaXplZCBlaWdlbnZhbHVlIHBy
b2JsZW08L2tleXdvcmQ+PGtleXdvcmQ+c2VnbWVudGF0aW9uPC9rZXl3b3JkPjxrZXl3b3JkPmN1
cnZlczwva2V5d29yZD48a2V5d29yZD5iaWFzPC9rZXl3b3JkPjwva2V5d29yZHM+PGRhdGVzPjx5
ZWFyPjE5OTk8L3llYXI+PHB1Yi1kYXRlcz48ZGF0ZT5NYXk8L2RhdGU+PC9wdWItZGF0ZXM+PC9k
YXRlcz48aXNibj4wMTYyLTg4Mjg8L2lzYm4+PGFjY2Vzc2lvbi1udW0+V09TOjAwMDA4MDE5NDkw
MDAwODwvYWNjZXNzaW9uLW51bT48dXJscz48cmVsYXRlZC11cmxzPjx1cmw+Jmx0O0dvIHRvIElT
SSZndDs6Ly9XT1M6MDAwMDgwMTk0OTAwMDA4PC91cmw+PC9yZWxhdGVkLXVybHM+PC91cmxzPjxs
YW5ndWFnZT5FbmdsaXNoPC9sYW5ndWFnZT48L3JlY29yZD48L0NpdGU+PENpdGU+PEF1dGhvcj5X
dTwvQXV0aG9yPjxZZWFyPjIwMTg8L1llYXI+PFJlY051bT4yMTwvUmVjTnVtPjxyZWNvcmQ+PHJl
Yy1udW1iZXI+MjE8L3JlYy1udW1iZXI+PGZvcmVpZ24ta2V5cz48a2V5IGFwcD0iRU4iIGRiLWlk
PSJkcnNkeGEyZG8yMDB3OGVzNXAyeHZ6eGN3c3Y5dHYwZjlkMnciIHRpbWVzdGFtcD0iMTYzODA2
NDMxMyI+MjE8L2tleT48L2ZvcmVpZ24ta2V5cz48cmVmLXR5cGUgbmFtZT0iSm91cm5hbCBBcnRp
Y2xlIj4xNzwvcmVmLXR5cGU+PGNvbnRyaWJ1dG9ycz48YXV0aG9ycz48YXV0aG9yPld1LCBDLiBS
LjwvYXV0aG9yPjxhdXRob3I+SHVhbmcsIEguIFcuPC9hdXRob3I+PC9hdXRob3JzPjwvY29udHJp
YnV0b3JzPjxhdXRoLWFkZHJlc3M+PHN0eWxlIGZhY2U9Im5vcm1hbCIgZm9udD0iZGVmYXVsdCIg
Y2hhcnNldD0iMTM0IiBzaXplPSIxMDAlIj7lkIzmtY7lpKflrablnLDkuIvlu7rnrZHkuI7lt6Xn
qIvns7s8L3N0eWxlPjxzdHlsZSBmYWNlPSJub3JtYWwiIGZvbnQ9ImRlZmF1bHQiIHNpemU9IjEw
MCUiPjs8L3N0eWxlPjxzdHlsZSBmYWNlPSJub3JtYWwiIGZvbnQ9ImRlZmF1bHQiIGNoYXJzZXQ9
IjEzNCIgc2l6ZT0iMTAwJSI+5ZCM5rWO5aSn5a2m5bKp5Zyf5Y+K5Zyw5LiL5bel56iL5pWZ6IKy
6YOo6YeN54K55a6e6aqM5a6kPC9zdHlsZT48c3R5bGUgZmFjZT0ibm9ybWFsIiBmb250PSJkZWZh
dWx0IiBzaXplPSIxMDAlIj47PC9zdHlsZT48L2F1dGgtYWRkcmVzcz48dGl0bGVzPjx0aXRsZT48
c3R5bGUgZmFjZT0ibm9ybWFsIiBmb250PSJkZWZhdWx0IiBjaGFyc2V0PSIxMzQiIHNpemU9IjEw
MCUiPkxhc2VyIFNjYW5uaW5nIERldGVjdGlvbiBNZXRob2QgYW5kIEFwcGxpY2F0aW9uIG9mIFdh
dGVyIExlYWthZ2UgaW4gTWV0cm8gVHVubmVsIDwvc3R5bGU+PHN0eWxlIGZhY2U9Im5vcm1hbCIg
Zm9udD0iZGVmYXVsdCIgc2l6ZT0iMTAwJSI+KGluIENoaW5lc2UpPC9zdHlsZT48L3RpdGxlPjxz
ZWNvbmRhcnktdGl0bGU+PHN0eWxlIGZhY2U9Im5vcm1hbCIgZm9udD0iZGVmYXVsdCIgY2hhcnNl
dD0iMTM0IiBzaXplPSIxMDAlIj5Kb3VybmFsIG9mIE5hdHVyYWwgRGlzYXN0ZXJzIDwvc3R5bGU+
PHN0eWxlIGZhY2U9Im5vcm1hbCIgZm9udD0iZGVmYXVsdCIgc2l6ZT0iMTAwJSI+KGluIENoaW5l
c2UpPC9zdHlsZT48L3NlY29uZGFyeS10aXRsZT48L3RpdGxlcz48cGVyaW9kaWNhbD48ZnVsbC10
aXRsZT5Kb3VybmFsIG9mIE5hdHVyYWwgRGlzYXN0ZXJzIChpbiBDaGluZXNlKTwvZnVsbC10aXRs
ZT48L3BlcmlvZGljYWw+PHBhZ2VzPjU5LTY2PC9wYWdlcz48dm9sdW1lPjI3PC92b2x1bWU+PG51
bWJlcj4wNDwvbnVtYmVyPjxrZXl3b3Jkcz48a2V5d29yZD7lnLDpk4HpmqfpgZM8L2tleXdvcmQ+
PGtleXdvcmQ+5riX5ryP5rC055eF5a6zPC9rZXl3b3JkPjxrZXl3b3JkPua/gOWFieaJq+aPjzwv
a2V5d29yZD48a2V5d29yZD7mlbDmja7lpITnkIY8L2tleXdvcmQ+PGtleXdvcmQ+5Zu+5YOP6K+G
5YirPC9rZXl3b3JkPjwva2V5d29yZHM+PGRhdGVzPjx5ZWFyPjIwMTg8L3llYXI+PC9kYXRlcz48
aXNibj4xMDA0LTQ1NzQ8L2lzYm4+PGNhbGwtbnVtPjIzLTEzMjQvWDwvY2FsbC1udW0+PHVybHM+
PC91cmxzPjxlbGVjdHJvbmljLXJlc291cmNlLW51bT4xMC4xMzU3Ny9qLmpuZC4yMDE4LjA0MDg8
L2VsZWN0cm9uaWMtcmVzb3VyY2UtbnVtPjxyZW1vdGUtZGF0YWJhc2UtcHJvdmlkZXI+Q25raTwv
cmVtb3RlLWRhdGFiYXNlLXByb3ZpZGVyPjwvcmVjb3JkPjwvQ2l0ZT48L0VuZE5vdGU+AG==
</w:fldData>
        </w:fldChar>
      </w:r>
      <w:r w:rsidR="00A7413C">
        <w:instrText xml:space="preserve"> ADDIN EN.CITE </w:instrText>
      </w:r>
      <w:r w:rsidR="00A7413C">
        <w:fldChar w:fldCharType="begin">
          <w:fldData xml:space="preserve">PEVuZE5vdGU+PENpdGU+PEF1dGhvcj5GYW48L0F1dGhvcj48WWVhcj4yMDIwPC9ZZWFyPjxSZWNO
dW0+NDk8L1JlY051bT48RGlzcGxheVRleHQ+KEZhbiBldCBhbC4sIDIwMjAsIEZpdHpnaWJib24g
ZXQgYWwuLCAxOTk5LCBXdSBhbmQgSHVhbmcsIDIwMTgpPC9EaXNwbGF5VGV4dD48cmVjb3JkPjxy
ZWMtbnVtYmVyPjQ5PC9yZWMtbnVtYmVyPjxmb3JlaWduLWtleXM+PGtleSBhcHA9IkVOIiBkYi1p
ZD0iZHJzZHhhMmRvMjAwdzhlczVwMnh2enhjd3N2OXR2MGY5ZDJ3IiB0aW1lc3RhbXA9IjE2NTA0
MTA2MDEiPjQ5PC9rZXk+PC9mb3JlaWduLWtleXM+PHJlZi10eXBlIG5hbWU9IkpvdXJuYWwgQXJ0
aWNsZSI+MTc8L3JlZi10eXBlPjxjb250cmlidXRvcnM+PGF1dGhvcnM+PGF1dGhvcj5GYW4sIFQu
IEwuPC9hdXRob3I+PGF1dGhvcj5UQU5HLCBDSC48L2F1dGhvcj48YXV0aG9yPldhbmcsIEIuIFEu
PC9hdXRob3I+PC9hdXRob3JzPjwvY29udHJpYnV0b3JzPjxhdXRoLWFkZHJlc3M+PHN0eWxlIGZh
Y2U9Im5vcm1hbCIgZm9udD0iZGVmYXVsdCIgY2hhcnNldD0iMTM0IiBzaXplPSIxMDAlIj7ljJfk
uqzln47lu7rli5jmtYvorr7orqHnoJTnqbbpmaLmnInpmZDotKPku7vlhazlj7g8L3N0eWxlPjxz
dHlsZSBmYWNlPSJub3JtYWwiIGZvbnQ9ImRlZmF1bHQiIHNpemU9IjEwMCUiPjs8L3N0eWxlPjxz
dHlsZSBmYWNlPSJub3JtYWwiIGZvbnQ9ImRlZmF1bHQiIGNoYXJzZXQ9IjEzNCIgc2l6ZT0iMTAw
JSI+5Z+O5biC6L2o6YGT5Lqk6YCa5rex5Z+65Z2R5bKp5Zyf5bel56iL5YyX5Lqs5biC6YeN54K5
5a6e6aqM5a6kPC9zdHlsZT48c3R5bGUgZmFjZT0ibm9ybWFsIiBmb250PSJkZWZhdWx0IiBzaXpl
PSIxMDAlIj47PC9zdHlsZT48c3R5bGUgZmFjZT0ibm9ybWFsIiBmb250PSJkZWZhdWx0IiBjaGFy
c2V0PSIxMzQiIHNpemU9IjEwMCUiPuS4reWbveefv+S4muWkp+Wtpjwvc3R5bGU+PHN0eWxlIGZh
Y2U9Im5vcm1hbCIgZm9udD0iZGVmYXVsdCIgc2l6ZT0iMTAwJSI+Ozwvc3R5bGU+PHN0eWxlIGZh
Y2U9Im5vcm1hbCIgZm9udD0iZGVmYXVsdCIgY2hhcnNldD0iMTM0IiBzaXplPSIxMDAlIj7kuK3n
haToiKrmtYvpgaXmhJ/pm4blm6LmnInpmZDlhazlj7g8L3N0eWxlPjxzdHlsZSBmYWNlPSJub3Jt
YWwiIGZvbnQ9ImRlZmF1bHQiIHNpemU9IjEwMCUiPjs8L3N0eWxlPjwvYXV0aC1hZGRyZXNzPjx0
aXRsZXM+PHRpdGxlPkFwcGxpY2F0aW9uIG9mIE1vYmlsZSAzRCBMYXNlciBTY2FubmluZyBUZWNo
bm9sb2d5IGluIFNoaWVsZCBUdW5uZWwgQ29udmVyZ2VuY2UgTW9uaXRvcmluZyAoaW4gQ2hpbmVz
ZSk8L3RpdGxlPjxzZWNvbmRhcnktdGl0bGU+QnVsbGV0aW4gb2YgU3VydmV5aW5nIGFuZCBNYXBw
aW5nIChpbiBDaGluZXNlKTwvc2Vjb25kYXJ5LXRpdGxlPjwvdGl0bGVzPjxwZXJpb2RpY2FsPjxm
dWxsLXRpdGxlPkJ1bGxldGluIG9mIFN1cnZleWluZyBhbmQgTWFwcGluZyAoaW4gQ2hpbmVzZSk8
L2Z1bGwtdGl0bGU+PC9wZXJpb2RpY2FsPjxwYWdlcz41MC01MzwvcGFnZXM+PG51bWJlcj4wOTwv
bnVtYmVyPjxrZXl3b3Jkcz48a2V5d29yZD7nm77mnoTpmqfpgZM8L2tleXdvcmQ+PGtleXdvcmQ+
6L+Q6JCl5qOA5rWLPC9rZXl3b3JkPjxrZXl3b3JkPuaUtuaVm+ebkea1izwva2V5d29yZD48a2V5
d29yZD7np7vliqjkuInnu7Tmv4DlhYnmiavmj488L2tleXdvcmQ+PGtleXdvcmQ+5LqM57u05pat
6Z2i5omr5o+P5LuqPC9rZXl3b3JkPjwva2V5d29yZHM+PGRhdGVzPjx5ZWFyPjIwMjA8L3llYXI+
PC9kYXRlcz48aXNibj4wNDk0LTA5MTE8L2lzYm4+PGNhbGwtbnVtPjExLTIyNDYvUDwvY2FsbC1u
dW0+PHVybHM+PC91cmxzPjxlbGVjdHJvbmljLXJlc291cmNlLW51bT4xMC4xMzQ3NC9qLmNua2ku
MTEtMjI0Ni4yMDIwLjAyODI8L2VsZWN0cm9uaWMtcmVzb3VyY2UtbnVtPjxyZW1vdGUtZGF0YWJh
c2UtcHJvdmlkZXI+Q25raTwvcmVtb3RlLWRhdGFiYXNlLXByb3ZpZGVyPjwvcmVjb3JkPjwvQ2l0
ZT48Q2l0ZT48QXV0aG9yPkZpdHpnaWJib248L0F1dGhvcj48WWVhcj4xOTk5PC9ZZWFyPjxSZWNO
dW0+MzU8L1JlY051bT48cmVjb3JkPjxyZWMtbnVtYmVyPjM1PC9yZWMtbnVtYmVyPjxmb3JlaWdu
LWtleXM+PGtleSBhcHA9IkVOIiBkYi1pZD0iZHJzZHhhMmRvMjAwdzhlczVwMnh2enhjd3N2OXR2
MGY5ZDJ3IiB0aW1lc3RhbXA9IjE2NTA0MDk4MTQiPjM1PC9rZXk+PC9mb3JlaWduLWtleXM+PHJl
Zi10eXBlIG5hbWU9IkpvdXJuYWwgQXJ0aWNsZSI+MTc8L3JlZi10eXBlPjxjb250cmlidXRvcnM+
PGF1dGhvcnM+PGF1dGhvcj5GaXR6Z2liYm9uLCBBLjwvYXV0aG9yPjxhdXRob3I+UGlsdSwgTS48
L2F1dGhvcj48YXV0aG9yPkZpc2hlciwgUi4gQi48L2F1dGhvcj48L2F1dGhvcnM+PC9jb250cmli
dXRvcnM+PGF1dGgtYWRkcmVzcz5Vbml2IE94Zm9yZCwgRGVwdCBFbmduIFNjaSwgT3hmb3JkIE9Y
MSAzQkosIEVuZ2xhbmQmI3hEO0hld2xldHQgUGFja2FyZCBMYWJzLCBCcmlzdG9sIEJTMTIgNlFa
LCBBdm9uLCBFbmdsYW5kJiN4RDtVbml2IEVkaW5idXJnaCwgRGl2IEluZm9ybWF0LCBFZGluYnVy
Z2ggRUgxIDJRTCwgTWlkbG90aGlhbiwgU2NvdGxhbmQ8L2F1dGgtYWRkcmVzcz48dGl0bGVzPjx0
aXRsZT5EaXJlY3QgbGVhc3Qgc3F1YXJlIGZpdHRpbmcgb2YgZWxsaXBzZXM8L3RpdGxlPjxzZWNv
bmRhcnktdGl0bGU+SWVlZSBUcmFuc2FjdGlvbnMgb24gUGF0dGVybiBBbmFseXNpcyBhbmQgTWFj
aGluZSBJbnRlbGxpZ2VuY2U8L3NlY29uZGFyeS10aXRsZT48YWx0LXRpdGxlPkllZWUgVCBQYXR0
ZXJuIEFuYWwmI3hEO0llZWUgVCBQYXR0ZXJuIEFuYWw8L2FsdC10aXRsZT48L3RpdGxlcz48cGVy
aW9kaWNhbD48ZnVsbC10aXRsZT5JZWVlIFRyYW5zYWN0aW9ucyBvbiBQYXR0ZXJuIEFuYWx5c2lz
IGFuZCBNYWNoaW5lIEludGVsbGlnZW5jZTwvZnVsbC10aXRsZT48YWJici0xPkllZWUgVCBQYXR0
ZXJuIEFuYWw8L2FiYnItMT48L3BlcmlvZGljYWw+PHBhZ2VzPjQ3Ni00ODA8L3BhZ2VzPjx2b2x1
bWU+MjE8L3ZvbHVtZT48bnVtYmVyPjU8L251bWJlcj48a2V5d29yZHM+PGtleXdvcmQ+YWxnZWJy
YWljIG1vZGVsczwva2V5d29yZD48a2V5d29yZD5lbGxpcHNlIGZpdHRpbmc8L2tleXdvcmQ+PGtl
eXdvcmQ+bGVhc3Qgc3F1YXJlcyBmaXR0aW5nPC9rZXl3b3JkPjxrZXl3b3JkPmNvbnN0cmFpbmVk
IG1pbmltaXphdGlvbjwva2V5d29yZD48a2V5d29yZD5nZW5lcmFsaXplZCBlaWdlbnZhbHVlIHBy
b2JsZW08L2tleXdvcmQ+PGtleXdvcmQ+c2VnbWVudGF0aW9uPC9rZXl3b3JkPjxrZXl3b3JkPmN1
cnZlczwva2V5d29yZD48a2V5d29yZD5iaWFzPC9rZXl3b3JkPjwva2V5d29yZHM+PGRhdGVzPjx5
ZWFyPjE5OTk8L3llYXI+PHB1Yi1kYXRlcz48ZGF0ZT5NYXk8L2RhdGU+PC9wdWItZGF0ZXM+PC9k
YXRlcz48aXNibj4wMTYyLTg4Mjg8L2lzYm4+PGFjY2Vzc2lvbi1udW0+V09TOjAwMDA4MDE5NDkw
MDAwODwvYWNjZXNzaW9uLW51bT48dXJscz48cmVsYXRlZC11cmxzPjx1cmw+Jmx0O0dvIHRvIElT
SSZndDs6Ly9XT1M6MDAwMDgwMTk0OTAwMDA4PC91cmw+PC9yZWxhdGVkLXVybHM+PC91cmxzPjxs
YW5ndWFnZT5FbmdsaXNoPC9sYW5ndWFnZT48L3JlY29yZD48L0NpdGU+PENpdGU+PEF1dGhvcj5X
dTwvQXV0aG9yPjxZZWFyPjIwMTg8L1llYXI+PFJlY051bT4yMTwvUmVjTnVtPjxyZWNvcmQ+PHJl
Yy1udW1iZXI+MjE8L3JlYy1udW1iZXI+PGZvcmVpZ24ta2V5cz48a2V5IGFwcD0iRU4iIGRiLWlk
PSJkcnNkeGEyZG8yMDB3OGVzNXAyeHZ6eGN3c3Y5dHYwZjlkMnciIHRpbWVzdGFtcD0iMTYzODA2
NDMxMyI+MjE8L2tleT48L2ZvcmVpZ24ta2V5cz48cmVmLXR5cGUgbmFtZT0iSm91cm5hbCBBcnRp
Y2xlIj4xNzwvcmVmLXR5cGU+PGNvbnRyaWJ1dG9ycz48YXV0aG9ycz48YXV0aG9yPld1LCBDLiBS
LjwvYXV0aG9yPjxhdXRob3I+SHVhbmcsIEguIFcuPC9hdXRob3I+PC9hdXRob3JzPjwvY29udHJp
YnV0b3JzPjxhdXRoLWFkZHJlc3M+PHN0eWxlIGZhY2U9Im5vcm1hbCIgZm9udD0iZGVmYXVsdCIg
Y2hhcnNldD0iMTM0IiBzaXplPSIxMDAlIj7lkIzmtY7lpKflrablnLDkuIvlu7rnrZHkuI7lt6Xn
qIvns7s8L3N0eWxlPjxzdHlsZSBmYWNlPSJub3JtYWwiIGZvbnQ9ImRlZmF1bHQiIHNpemU9IjEw
MCUiPjs8L3N0eWxlPjxzdHlsZSBmYWNlPSJub3JtYWwiIGZvbnQ9ImRlZmF1bHQiIGNoYXJzZXQ9
IjEzNCIgc2l6ZT0iMTAwJSI+5ZCM5rWO5aSn5a2m5bKp5Zyf5Y+K5Zyw5LiL5bel56iL5pWZ6IKy
6YOo6YeN54K55a6e6aqM5a6kPC9zdHlsZT48c3R5bGUgZmFjZT0ibm9ybWFsIiBmb250PSJkZWZh
dWx0IiBzaXplPSIxMDAlIj47PC9zdHlsZT48L2F1dGgtYWRkcmVzcz48dGl0bGVzPjx0aXRsZT48
c3R5bGUgZmFjZT0ibm9ybWFsIiBmb250PSJkZWZhdWx0IiBjaGFyc2V0PSIxMzQiIHNpemU9IjEw
MCUiPkxhc2VyIFNjYW5uaW5nIERldGVjdGlvbiBNZXRob2QgYW5kIEFwcGxpY2F0aW9uIG9mIFdh
dGVyIExlYWthZ2UgaW4gTWV0cm8gVHVubmVsIDwvc3R5bGU+PHN0eWxlIGZhY2U9Im5vcm1hbCIg
Zm9udD0iZGVmYXVsdCIgc2l6ZT0iMTAwJSI+KGluIENoaW5lc2UpPC9zdHlsZT48L3RpdGxlPjxz
ZWNvbmRhcnktdGl0bGU+PHN0eWxlIGZhY2U9Im5vcm1hbCIgZm9udD0iZGVmYXVsdCIgY2hhcnNl
dD0iMTM0IiBzaXplPSIxMDAlIj5Kb3VybmFsIG9mIE5hdHVyYWwgRGlzYXN0ZXJzIDwvc3R5bGU+
PHN0eWxlIGZhY2U9Im5vcm1hbCIgZm9udD0iZGVmYXVsdCIgc2l6ZT0iMTAwJSI+KGluIENoaW5l
c2UpPC9zdHlsZT48L3NlY29uZGFyeS10aXRsZT48L3RpdGxlcz48cGVyaW9kaWNhbD48ZnVsbC10
aXRsZT5Kb3VybmFsIG9mIE5hdHVyYWwgRGlzYXN0ZXJzIChpbiBDaGluZXNlKTwvZnVsbC10aXRs
ZT48L3BlcmlvZGljYWw+PHBhZ2VzPjU5LTY2PC9wYWdlcz48dm9sdW1lPjI3PC92b2x1bWU+PG51
bWJlcj4wNDwvbnVtYmVyPjxrZXl3b3Jkcz48a2V5d29yZD7lnLDpk4HpmqfpgZM8L2tleXdvcmQ+
PGtleXdvcmQ+5riX5ryP5rC055eF5a6zPC9rZXl3b3JkPjxrZXl3b3JkPua/gOWFieaJq+aPjzwv
a2V5d29yZD48a2V5d29yZD7mlbDmja7lpITnkIY8L2tleXdvcmQ+PGtleXdvcmQ+5Zu+5YOP6K+G
5YirPC9rZXl3b3JkPjwva2V5d29yZHM+PGRhdGVzPjx5ZWFyPjIwMTg8L3llYXI+PC9kYXRlcz48
aXNibj4xMDA0LTQ1NzQ8L2lzYm4+PGNhbGwtbnVtPjIzLTEzMjQvWDwvY2FsbC1udW0+PHVybHM+
PC91cmxzPjxlbGVjdHJvbmljLXJlc291cmNlLW51bT4xMC4xMzU3Ny9qLmpuZC4yMDE4LjA0MDg8
L2VsZWN0cm9uaWMtcmVzb3VyY2UtbnVtPjxyZW1vdGUtZGF0YWJhc2UtcHJvdmlkZXI+Q25raTwv
cmVtb3RlLWRhdGFiYXNlLXByb3ZpZGVyPjwvcmVjb3JkPjwvQ2l0ZT48L0VuZE5vdGU+AG==
</w:fldData>
        </w:fldChar>
      </w:r>
      <w:r w:rsidR="00A7413C">
        <w:instrText xml:space="preserve"> ADDIN EN.CITE.DATA </w:instrText>
      </w:r>
      <w:r w:rsidR="00A7413C">
        <w:fldChar w:fldCharType="end"/>
      </w:r>
      <w:r w:rsidR="00A7413C">
        <w:fldChar w:fldCharType="separate"/>
      </w:r>
      <w:r w:rsidR="00A7413C">
        <w:rPr>
          <w:noProof/>
        </w:rPr>
        <w:t>(Fan et al., 2020, Fitzgibbon et al., 1999, Wu and Huang, 2018)</w:t>
      </w:r>
      <w:r w:rsidR="00A7413C">
        <w:fldChar w:fldCharType="end"/>
      </w:r>
      <w:r w:rsidR="00BA4A4A">
        <w:t xml:space="preserve">. However, the resolution of point cloud data obtained from the state-of-the-art MLS is limited to 0.5mm, which cannot meet the required accuracy for crack width (0.2mm) in tunnel inspection practice. Therefore, data fusion of multiple sensors (digital camera and MLS system), which can obtain comprehensive </w:t>
      </w:r>
      <w:r w:rsidR="00064B1A">
        <w:t xml:space="preserve">tunnel defect </w:t>
      </w:r>
      <w:r w:rsidR="00BA4A4A">
        <w:t xml:space="preserve">information, is a promising approach. </w:t>
      </w:r>
    </w:p>
    <w:p w14:paraId="17DF13E4" w14:textId="23F66FCA" w:rsidR="00BA4A4A" w:rsidRDefault="00BA4A4A" w:rsidP="00BA4A4A">
      <w:pPr>
        <w:pStyle w:val="a2"/>
        <w:ind w:firstLine="0"/>
      </w:pPr>
      <w:r>
        <w:t xml:space="preserve">The key </w:t>
      </w:r>
      <w:r w:rsidR="00064B1A">
        <w:t>to</w:t>
      </w:r>
      <w:r>
        <w:t xml:space="preserve"> images and point cloud data fusion is </w:t>
      </w:r>
      <w:r w:rsidR="00B11294">
        <w:t>establishing</w:t>
      </w:r>
      <w:r>
        <w:t xml:space="preserve"> </w:t>
      </w:r>
      <w:r w:rsidR="00D90FF4">
        <w:t xml:space="preserve">a </w:t>
      </w:r>
      <w:r>
        <w:t xml:space="preserve">mapping </w:t>
      </w:r>
      <w:r w:rsidR="00064B1A">
        <w:t xml:space="preserve">correlation between two </w:t>
      </w:r>
      <w:r w:rsidR="00D90FF4">
        <w:t>data sources</w:t>
      </w:r>
      <w:r>
        <w:t xml:space="preserve">. </w:t>
      </w:r>
      <w:r w:rsidR="00064B1A">
        <w:t xml:space="preserve">One can </w:t>
      </w:r>
      <w:r>
        <w:t xml:space="preserve">use the spatial </w:t>
      </w:r>
      <w:r w:rsidR="00064B1A">
        <w:t>coordinates</w:t>
      </w:r>
      <w:r>
        <w:t xml:space="preserve"> of two devices to get the mapping </w:t>
      </w:r>
      <w:r w:rsidR="00064B1A">
        <w:t>correlation</w:t>
      </w:r>
      <w:r w:rsidR="00A7413C">
        <w:t xml:space="preserve"> </w:t>
      </w:r>
      <w:r w:rsidR="00A7413C">
        <w:fldChar w:fldCharType="begin"/>
      </w:r>
      <w:r w:rsidR="00A7413C">
        <w:instrText xml:space="preserve"> ADDIN EN.CITE &lt;EndNote&gt;&lt;Cite&gt;&lt;Author&gt;Wang&lt;/Author&gt;&lt;Year&gt;2021&lt;/Year&gt;&lt;RecNum&gt;42&lt;/RecNum&gt;&lt;DisplayText&gt;(Wang et al., 2021)&lt;/DisplayText&gt;&lt;record&gt;&lt;rec-number&gt;42&lt;/rec-number&gt;&lt;foreign-keys&gt;&lt;key app="EN" db-id="drsdxa2do200w8es5p2xvzxcwsv9tv0f9d2w" timestamp="1650410199"&gt;42&lt;/key&gt;&lt;/foreign-keys&gt;&lt;ref-type name="Journal Article"&gt;17&lt;/ref-type&gt;&lt;contributors&gt;&lt;authors&gt;&lt;author&gt;Wang, G. Q.&lt;/author&gt;&lt;author&gt;MAO, Q. ZHOU.&lt;/author&gt;&lt;author&gt;XU, H. X.&lt;/author&gt;&lt;author&gt;Du, Y.&lt;/author&gt;&lt;author&gt;XIONG, Y. G.&lt;/author&gt;&lt;/authors&gt;&lt;/contributors&gt;&lt;auth-address&gt;&lt;style face="normal" font="default" charset="134" size="100%"&gt;</w:instrText>
      </w:r>
      <w:r w:rsidR="00A7413C">
        <w:rPr>
          <w:rFonts w:ascii="宋体" w:eastAsia="宋体" w:hAnsi="宋体" w:cs="宋体" w:hint="eastAsia"/>
        </w:rPr>
        <w:instrText>武汉大学遥感信息工程学院</w:instrText>
      </w:r>
      <w:r w:rsidR="00A7413C">
        <w:instrText>&lt;/style&gt;&lt;style face="normal" font="default" size="100%"&gt;;&lt;/style&gt;&lt;style face="normal" font="default" charset="134" size="100%"&gt;</w:instrText>
      </w:r>
      <w:r w:rsidR="00A7413C">
        <w:rPr>
          <w:rFonts w:ascii="宋体" w:eastAsia="宋体" w:hAnsi="宋体" w:cs="宋体" w:hint="eastAsia"/>
        </w:rPr>
        <w:instrText>武汉汉宁轨道交通技术有限公司</w:instrText>
      </w:r>
      <w:r w:rsidR="00A7413C">
        <w:instrText>&lt;/style&gt;&lt;style face="normal" font="default" size="100%"&gt;;&lt;/style&gt;&lt;/auth-address&gt;&lt;titles&gt;&lt;title&gt;Tunnel point cloud and high-definition image alignment method based on spatio-temporal synchronization information (in Chinese)&lt;/title&gt;&lt;secondary-title&gt;Bulletin of Surveying and Mapping (in Chinese)&amp;#xD;&lt;/secondary-title&gt;&lt;/titles&gt;&lt;pages&gt;52-58&lt;/pages&gt;&lt;number&gt;S2&lt;/number&gt;&lt;keywords&gt;&lt;keyword&gt;</w:instrText>
      </w:r>
      <w:r w:rsidR="00A7413C">
        <w:rPr>
          <w:rFonts w:ascii="宋体" w:eastAsia="宋体" w:hAnsi="宋体" w:cs="宋体" w:hint="eastAsia"/>
        </w:rPr>
        <w:instrText>隧道</w:instrText>
      </w:r>
      <w:r w:rsidR="00A7413C">
        <w:instrText>&lt;/keyword&gt;&lt;keyword&gt;</w:instrText>
      </w:r>
      <w:r w:rsidR="00A7413C">
        <w:rPr>
          <w:rFonts w:ascii="宋体" w:eastAsia="宋体" w:hAnsi="宋体" w:cs="宋体" w:hint="eastAsia"/>
        </w:rPr>
        <w:instrText>点云投影</w:instrText>
      </w:r>
      <w:r w:rsidR="00A7413C">
        <w:instrText>&lt;/keyword&gt;&lt;keyword&gt;</w:instrText>
      </w:r>
      <w:r w:rsidR="00A7413C">
        <w:rPr>
          <w:rFonts w:ascii="宋体" w:eastAsia="宋体" w:hAnsi="宋体" w:cs="宋体" w:hint="eastAsia"/>
        </w:rPr>
        <w:instrText>小波变换</w:instrText>
      </w:r>
      <w:r w:rsidR="00A7413C">
        <w:instrText>&lt;/keyword&gt;&lt;keyword&gt;</w:instrText>
      </w:r>
      <w:r w:rsidR="00A7413C">
        <w:rPr>
          <w:rFonts w:ascii="宋体" w:eastAsia="宋体" w:hAnsi="宋体" w:cs="宋体" w:hint="eastAsia"/>
        </w:rPr>
        <w:instrText>融合配准</w:instrText>
      </w:r>
      <w:r w:rsidR="00A7413C">
        <w:instrText>&lt;/keyword&gt;&lt;keyword&gt;</w:instrText>
      </w:r>
      <w:r w:rsidR="00A7413C">
        <w:rPr>
          <w:rFonts w:ascii="宋体" w:eastAsia="宋体" w:hAnsi="宋体" w:cs="宋体" w:hint="eastAsia"/>
        </w:rPr>
        <w:instrText>亚毫米级</w:instrText>
      </w:r>
      <w:r w:rsidR="00A7413C">
        <w:instrText>&lt;/keyword&gt;&lt;/keywords&gt;&lt;dates&gt;&lt;year&gt;2021&lt;/year&gt;&lt;/dates&gt;&lt;isbn&gt;0494-0911&lt;/isbn&gt;&lt;call-num&gt;11-2246/P&lt;/call-num&gt;&lt;urls&gt;&lt;/urls&gt;&lt;electronic-resource-num&gt;10.13474/j.cnki.11-2246.2021.0585&lt;/electronic-resource-num&gt;&lt;remote-database-provider&gt;Cnki&lt;/remote-database-provider&gt;&lt;/record&gt;&lt;/Cite&gt;&lt;/EndNote&gt;</w:instrText>
      </w:r>
      <w:r w:rsidR="00A7413C">
        <w:fldChar w:fldCharType="separate"/>
      </w:r>
      <w:r w:rsidR="00A7413C">
        <w:rPr>
          <w:noProof/>
        </w:rPr>
        <w:t>(Wang et al., 2021)</w:t>
      </w:r>
      <w:r w:rsidR="00A7413C">
        <w:fldChar w:fldCharType="end"/>
      </w:r>
      <w:r w:rsidR="00064B1A">
        <w:t>. However, this</w:t>
      </w:r>
      <w:r>
        <w:t xml:space="preserve"> is not feasible </w:t>
      </w:r>
      <w:r w:rsidR="00064B1A">
        <w:t xml:space="preserve">in the field since the MLS and camera system do not have </w:t>
      </w:r>
      <w:r>
        <w:t>fixed position</w:t>
      </w:r>
      <w:r w:rsidR="00064B1A">
        <w:t xml:space="preserve">s during </w:t>
      </w:r>
      <w:r w:rsidR="00D90FF4">
        <w:t xml:space="preserve">the </w:t>
      </w:r>
      <w:r w:rsidR="00064B1A">
        <w:t>inspection</w:t>
      </w:r>
      <w:r>
        <w:t xml:space="preserve">. </w:t>
      </w:r>
      <w:r w:rsidR="00D90FF4">
        <w:t>A more robust approach widely used in computer vision study is to</w:t>
      </w:r>
      <w:r>
        <w:t xml:space="preserve"> extract </w:t>
      </w:r>
      <w:r w:rsidR="00D90FF4">
        <w:t xml:space="preserve">and match the key </w:t>
      </w:r>
      <w:r>
        <w:t>feature points</w:t>
      </w:r>
      <w:r w:rsidR="00D90FF4">
        <w:t xml:space="preserve"> of two data sources </w:t>
      </w:r>
      <w:r>
        <w:t xml:space="preserve">to </w:t>
      </w:r>
      <w:r w:rsidR="00D90FF4">
        <w:t>calculate</w:t>
      </w:r>
      <w:r>
        <w:t xml:space="preserve"> </w:t>
      </w:r>
      <w:r w:rsidR="00D90FF4">
        <w:t xml:space="preserve">the </w:t>
      </w:r>
      <w:r>
        <w:t xml:space="preserve">mapping matrix. For feature extraction, there </w:t>
      </w:r>
      <w:r w:rsidR="00D90FF4">
        <w:t xml:space="preserve">are </w:t>
      </w:r>
      <w:r>
        <w:t xml:space="preserve">two main methods. One </w:t>
      </w:r>
      <w:r w:rsidR="00496959">
        <w:t>uses</w:t>
      </w:r>
      <w:r>
        <w:t xml:space="preserve"> </w:t>
      </w:r>
      <w:r w:rsidR="00496959">
        <w:t xml:space="preserve">a </w:t>
      </w:r>
      <w:r>
        <w:t xml:space="preserve">calibration board and </w:t>
      </w:r>
      <w:r w:rsidR="00496959">
        <w:t>gets</w:t>
      </w:r>
      <w:r>
        <w:t xml:space="preserve"> feature points manually</w:t>
      </w:r>
      <w:r w:rsidR="00496959">
        <w:t xml:space="preserve">; </w:t>
      </w:r>
      <w:r w:rsidR="00496959">
        <w:lastRenderedPageBreak/>
        <w:t>another</w:t>
      </w:r>
      <w:r>
        <w:t xml:space="preserve"> </w:t>
      </w:r>
      <w:r w:rsidR="00496959">
        <w:t>uses</w:t>
      </w:r>
      <w:r>
        <w:t xml:space="preserve"> </w:t>
      </w:r>
      <w:r w:rsidR="00D90FF4">
        <w:t xml:space="preserve">a </w:t>
      </w:r>
      <w:r>
        <w:t xml:space="preserve">feature extraction operator and </w:t>
      </w:r>
      <w:r w:rsidR="00496959">
        <w:t>gets</w:t>
      </w:r>
      <w:r>
        <w:t xml:space="preserve"> feature points </w:t>
      </w:r>
      <w:proofErr w:type="spellStart"/>
      <w:r>
        <w:t>automatedly</w:t>
      </w:r>
      <w:proofErr w:type="spellEnd"/>
      <w:r w:rsidR="00A7413C">
        <w:t xml:space="preserve"> </w:t>
      </w:r>
      <w:r w:rsidR="00A7413C">
        <w:fldChar w:fldCharType="begin"/>
      </w:r>
      <w:r w:rsidR="00A7413C">
        <w:instrText xml:space="preserve"> ADDIN EN.CITE &lt;EndNote&gt;&lt;Cite&gt;&lt;Author&gt;Zhang&lt;/Author&gt;&lt;RecNum&gt;41&lt;/RecNum&gt;&lt;DisplayText&gt;(Zhang et al.)&lt;/DisplayText&gt;&lt;record&gt;&lt;rec-number&gt;41&lt;/rec-number&gt;&lt;foreign-keys&gt;&lt;key app="EN" db-id="drsdxa2do200w8es5p2xvzxcwsv9tv0f9d2w" timestamp="1650410199"&gt;41&lt;/key&gt;&lt;/foreign-keys&gt;&lt;ref-type name="Journal Article"&gt;17&lt;/ref-type&gt;&lt;contributors&gt;&lt;authors&gt;&lt;author&gt;Zhang, J.&lt;/author&gt;&lt;author&gt;TANG, Y.&lt;/author&gt;&lt;author&gt;BIAN, Z. Y.&lt;/author&gt;&lt;author&gt;Sun, T. Y.&lt;/author&gt;&lt;author&gt;Zhong, K. J.&lt;/author&gt;&lt;/authors&gt;&lt;/contributors&gt;&lt;auth-address&gt;&lt;style face="normal" font="default" charset="134" size="100%"&gt;</w:instrText>
      </w:r>
      <w:r w:rsidR="00A7413C">
        <w:rPr>
          <w:rFonts w:ascii="宋体" w:eastAsia="宋体" w:hAnsi="宋体" w:cs="宋体" w:hint="eastAsia"/>
        </w:rPr>
        <w:instrText>北京理工大学光电学院光电成像技术与系统教育部重点实验室</w:instrText>
      </w:r>
      <w:r w:rsidR="00A7413C">
        <w:instrText>&lt;/style&gt;&lt;style face="normal" font="default" size="100%"&gt;;&lt;/style&gt;&lt;style face="normal" font="default" charset="134" size="100%"&gt;</w:instrText>
      </w:r>
      <w:r w:rsidR="00A7413C">
        <w:rPr>
          <w:rFonts w:ascii="宋体" w:eastAsia="宋体" w:hAnsi="宋体" w:cs="宋体" w:hint="eastAsia"/>
        </w:rPr>
        <w:instrText>苏州朗晖光电科技有限公司</w:instrText>
      </w:r>
      <w:r w:rsidR="00A7413C">
        <w:instrText>&lt;/style&gt;&lt;style face="normal" font="default" size="100%"&gt;;&lt;/style&gt;&lt;/auth-address&gt;&lt;titles&gt;&lt;title&gt;3D point cloud and visible light image fusion method and visualization (in Chinese)&lt;/title&gt;&lt;secondary-title&gt;Laser And Optoelectronics Progress (in Chinese)&amp;#xD;&lt;/secondary-title&gt;&lt;/titles&gt;&lt;pages&gt;1-13&lt;/pages&gt;&lt;keywords&gt;&lt;keyword&gt;</w:instrText>
      </w:r>
      <w:r w:rsidR="00A7413C">
        <w:rPr>
          <w:rFonts w:ascii="宋体" w:eastAsia="宋体" w:hAnsi="宋体" w:cs="宋体" w:hint="eastAsia"/>
        </w:rPr>
        <w:instrText>激光雷达</w:instrText>
      </w:r>
      <w:r w:rsidR="00A7413C">
        <w:instrText>&lt;/keyword&gt;&lt;keyword&gt;</w:instrText>
      </w:r>
      <w:r w:rsidR="00A7413C">
        <w:rPr>
          <w:rFonts w:ascii="宋体" w:eastAsia="宋体" w:hAnsi="宋体" w:cs="宋体" w:hint="eastAsia"/>
        </w:rPr>
        <w:instrText>光学相机</w:instrText>
      </w:r>
      <w:r w:rsidR="00A7413C">
        <w:instrText>&lt;/keyword&gt;&lt;keyword&gt;</w:instrText>
      </w:r>
      <w:r w:rsidR="00A7413C">
        <w:rPr>
          <w:rFonts w:ascii="宋体" w:eastAsia="宋体" w:hAnsi="宋体" w:cs="宋体" w:hint="eastAsia"/>
        </w:rPr>
        <w:instrText>系统标定</w:instrText>
      </w:r>
      <w:r w:rsidR="00A7413C">
        <w:instrText>&lt;/keyword&gt;&lt;keyword&gt;</w:instrText>
      </w:r>
      <w:r w:rsidR="00A7413C">
        <w:rPr>
          <w:rFonts w:ascii="宋体" w:eastAsia="宋体" w:hAnsi="宋体" w:cs="宋体" w:hint="eastAsia"/>
        </w:rPr>
        <w:instrText>点云图像融合</w:instrText>
      </w:r>
      <w:r w:rsidR="00A7413C">
        <w:instrText>&lt;/keyword&gt;&lt;/keywords&gt;&lt;dates&gt;&lt;/dates&gt;&lt;isbn&gt;1006-4125&lt;/isbn&gt;&lt;call-num&gt;31-1690/TN&lt;/call-num&gt;&lt;urls&gt;&lt;related-urls&gt;&lt;url&gt;https://kns.cnki.net/kcms/detail/31.1690.TN.20220211.2040.050.html&lt;/url&gt;&lt;/related-urls&gt;&lt;/urls&gt;&lt;remote-database-provider&gt;Cnki&lt;/remote-database-provider&gt;&lt;/record&gt;&lt;/Cite&gt;&lt;/EndNote&gt;</w:instrText>
      </w:r>
      <w:r w:rsidR="00A7413C">
        <w:fldChar w:fldCharType="separate"/>
      </w:r>
      <w:r w:rsidR="00A7413C">
        <w:rPr>
          <w:noProof/>
        </w:rPr>
        <w:t>(Zhang et al.)</w:t>
      </w:r>
      <w:r w:rsidR="00A7413C">
        <w:fldChar w:fldCharType="end"/>
      </w:r>
      <w:r>
        <w:t xml:space="preserve">. The scale-invariant feature transform (SIFT) is an algorithm for </w:t>
      </w:r>
      <w:r w:rsidR="00496959">
        <w:t xml:space="preserve">automatically </w:t>
      </w:r>
      <w:r>
        <w:t xml:space="preserve">detecting local features, which performs well in </w:t>
      </w:r>
      <w:r w:rsidR="00496959">
        <w:t xml:space="preserve">various applications </w:t>
      </w:r>
      <w:r w:rsidR="00A7413C">
        <w:fldChar w:fldCharType="begin"/>
      </w:r>
      <w:r w:rsidR="003E7897">
        <w:instrText xml:space="preserve"> ADDIN EN.CITE &lt;EndNote&gt;&lt;Cite&gt;&lt;Author&gt;Karami&lt;/Author&gt;&lt;Year&gt;2017&lt;/Year&gt;&lt;RecNum&gt;56&lt;/RecNum&gt;&lt;DisplayText&gt;(Karami et al., 2017)&lt;/DisplayText&gt;&lt;record&gt;&lt;rec-number&gt;56&lt;/rec-number&gt;&lt;foreign-keys&gt;&lt;key app="EN" db-id="drsdxa2do200w8es5p2xvzxcwsv9tv0f9d2w" timestamp="1650413534"&gt;56&lt;/key&gt;&lt;/foreign-keys&gt;&lt;ref-type name="Journal Article"&gt;17&lt;/ref-type&gt;&lt;contributors&gt;&lt;authors&gt;&lt;author&gt;Karami, Ebrahim&lt;/author&gt;&lt;author&gt;Prasad, Siva&lt;/author&gt;&lt;author&gt;Shehata, Mohamed&lt;/author&gt;&lt;/authors&gt;&lt;/contributors&gt;&lt;titles&gt;&lt;title&gt;Image matching using SIFT, SURF, BRIEF and ORB: performance comparison for distorted images&lt;/title&gt;&lt;secondary-title&gt;arXiv preprint arXiv:1710.02726&lt;/secondary-title&gt;&lt;/titles&gt;&lt;periodical&gt;&lt;full-title&gt;arXiv preprint arXiv:1710.02726&lt;/full-title&gt;&lt;/periodical&gt;&lt;dates&gt;&lt;year&gt;2017&lt;/year&gt;&lt;/dates&gt;&lt;urls&gt;&lt;/urls&gt;&lt;/record&gt;&lt;/Cite&gt;&lt;/EndNote&gt;</w:instrText>
      </w:r>
      <w:r w:rsidR="00A7413C">
        <w:fldChar w:fldCharType="separate"/>
      </w:r>
      <w:r w:rsidR="003E7897">
        <w:rPr>
          <w:noProof/>
        </w:rPr>
        <w:t>(Karami et al., 2017)</w:t>
      </w:r>
      <w:r w:rsidR="00A7413C">
        <w:fldChar w:fldCharType="end"/>
      </w:r>
      <w:r>
        <w:t xml:space="preserve">. SIFT features </w:t>
      </w:r>
      <w:r w:rsidR="00496959">
        <w:t>have scale invariance and</w:t>
      </w:r>
      <w:r>
        <w:t xml:space="preserve"> can achieve </w:t>
      </w:r>
      <w:r w:rsidR="00496959">
        <w:t xml:space="preserve">a </w:t>
      </w:r>
      <w:r>
        <w:t xml:space="preserve">good detection effect even if the rotation angle and brightness of the image are changed. </w:t>
      </w:r>
      <w:r w:rsidR="00496959">
        <w:t>In addition, t</w:t>
      </w:r>
      <w:r>
        <w:t xml:space="preserve">he fast library for approximate nearest neighbors (FLANN) algorithm is used for </w:t>
      </w:r>
      <w:r w:rsidR="00496959">
        <w:t xml:space="preserve">efficient </w:t>
      </w:r>
      <w:r>
        <w:t xml:space="preserve">feature matching </w:t>
      </w:r>
      <w:r w:rsidR="00496959">
        <w:t>between different source images</w:t>
      </w:r>
      <w:r w:rsidR="00A7413C">
        <w:t xml:space="preserve"> </w:t>
      </w:r>
      <w:r w:rsidR="00A7413C">
        <w:fldChar w:fldCharType="begin"/>
      </w:r>
      <w:r w:rsidR="00A7413C">
        <w:instrText xml:space="preserve"> ADDIN EN.CITE &lt;EndNote&gt;&lt;Cite&gt;&lt;Author&gt;Wang&lt;/Author&gt;&lt;Year&gt;2018&lt;/Year&gt;&lt;RecNum&gt;45&lt;/RecNum&gt;&lt;DisplayText&gt;(Wang and Zhou, 2018)&lt;/DisplayText&gt;&lt;record&gt;&lt;rec-number&gt;45&lt;/rec-number&gt;&lt;foreign-keys&gt;&lt;key app="EN" db-id="drsdxa2do200w8es5p2xvzxcwsv9tv0f9d2w" timestamp="1650410199"&gt;45&lt;/key&gt;&lt;/foreign-keys&gt;&lt;ref-type name="Journal Article"&gt;17&lt;/ref-type&gt;&lt;contributors&gt;&lt;authors&gt;&lt;author&gt;Wang, J. L.&lt;/author&gt;&lt;author&gt;Zhou, Z. F.&lt;/author&gt;&lt;/authors&gt;&lt;/contributors&gt;&lt;auth-address&gt;&lt;style face="normal" font="default" charset="134" size="100%"&gt;</w:instrText>
      </w:r>
      <w:r w:rsidR="00A7413C">
        <w:rPr>
          <w:rFonts w:ascii="宋体" w:eastAsia="宋体" w:hAnsi="宋体" w:cs="宋体" w:hint="eastAsia"/>
        </w:rPr>
        <w:instrText>上海工程技术大学</w:instrText>
      </w:r>
      <w:r w:rsidR="00A7413C">
        <w:instrText>&lt;/style&gt;&lt;style face="normal" font="default" size="100%"&gt;;&lt;/style&gt;&lt;/auth-address&gt;&lt;titles&gt;&lt;title&gt;Research on SIFT-based image feature extraction and FLANN matching algorithm (in Chinese)&lt;/title&gt;&lt;secondary-title&gt;Computer Measurement &amp;amp; Control (in Chinese)&lt;/secondary-title&gt;&lt;/titles&gt;&lt;periodical&gt;&lt;full-title&gt;Computer Measurement &amp;amp; Control (in Chinese)&lt;/full-title&gt;&lt;/periodical&gt;&lt;pages&gt;175-178&lt;/pages&gt;&lt;volume&gt;26&lt;/volume&gt;&lt;number&gt;02&lt;/number&gt;&lt;keywords&gt;&lt;keyword&gt;SIFT&lt;/keyword&gt;&lt;keyword&gt;</w:instrText>
      </w:r>
      <w:r w:rsidR="00A7413C">
        <w:rPr>
          <w:rFonts w:ascii="宋体" w:eastAsia="宋体" w:hAnsi="宋体" w:cs="宋体" w:hint="eastAsia"/>
        </w:rPr>
        <w:instrText>特征提取</w:instrText>
      </w:r>
      <w:r w:rsidR="00A7413C">
        <w:instrText>&lt;/keyword&gt;&lt;keyword&gt;FLANN</w:instrText>
      </w:r>
      <w:r w:rsidR="00A7413C">
        <w:rPr>
          <w:rFonts w:ascii="宋体" w:eastAsia="宋体" w:hAnsi="宋体" w:cs="宋体" w:hint="eastAsia"/>
        </w:rPr>
        <w:instrText>匹配算法</w:instrText>
      </w:r>
      <w:r w:rsidR="00A7413C">
        <w:instrText>&lt;/keyword&gt;&lt;keyword&gt;</w:instrText>
      </w:r>
      <w:r w:rsidR="00A7413C">
        <w:rPr>
          <w:rFonts w:ascii="宋体" w:eastAsia="宋体" w:hAnsi="宋体" w:cs="宋体" w:hint="eastAsia"/>
        </w:rPr>
        <w:instrText>特征匹配</w:instrText>
      </w:r>
      <w:r w:rsidR="00A7413C">
        <w:instrText>&lt;/keyword&gt;&lt;/keywords&gt;&lt;dates&gt;&lt;year&gt;2018&lt;/year&gt;&lt;/dates&gt;&lt;isbn&gt;1671-4598&lt;/isbn&gt;&lt;call-num&gt;11-4762/TP&lt;/call-num&gt;&lt;urls&gt;&lt;/urls&gt;&lt;electronic-resource-num&gt;10.16526/j.cnki.11-4762/tp.2018.02.043&lt;/electronic-resource-num&gt;&lt;remote-database-provider&gt;Cnki&lt;/remote-database-provider&gt;&lt;/record&gt;&lt;/Cite&gt;&lt;/EndNote&gt;</w:instrText>
      </w:r>
      <w:r w:rsidR="00A7413C">
        <w:fldChar w:fldCharType="separate"/>
      </w:r>
      <w:r w:rsidR="00A7413C">
        <w:rPr>
          <w:noProof/>
        </w:rPr>
        <w:t>(Wang and Zhou, 2018)</w:t>
      </w:r>
      <w:r w:rsidR="00A7413C">
        <w:fldChar w:fldCharType="end"/>
      </w:r>
      <w:r>
        <w:t xml:space="preserve">. </w:t>
      </w:r>
    </w:p>
    <w:p w14:paraId="53DE085B" w14:textId="402B5D2B" w:rsidR="00037EE9" w:rsidRPr="00037EE9" w:rsidRDefault="00A710E7" w:rsidP="00BA4A4A">
      <w:pPr>
        <w:pStyle w:val="a2"/>
        <w:ind w:firstLine="0"/>
      </w:pPr>
      <w:r>
        <w:t>T</w:t>
      </w:r>
      <w:r w:rsidR="00BA4A4A">
        <w:t xml:space="preserve">his </w:t>
      </w:r>
      <w:r>
        <w:t xml:space="preserve">study </w:t>
      </w:r>
      <w:r w:rsidR="00BA4A4A">
        <w:t>proposes a</w:t>
      </w:r>
      <w:r>
        <w:t xml:space="preserve"> comprehensive</w:t>
      </w:r>
      <w:r w:rsidR="00BA4A4A">
        <w:t xml:space="preserve"> tunnel </w:t>
      </w:r>
      <w:r>
        <w:t>defect inspection</w:t>
      </w:r>
      <w:r w:rsidR="00BA4A4A">
        <w:t xml:space="preserve"> approach based on digital </w:t>
      </w:r>
      <w:r>
        <w:t>cameras and MLS systems</w:t>
      </w:r>
      <w:r w:rsidR="00BA4A4A">
        <w:t>. It can automatically detect and quantify structural deformation, crack, water leakage</w:t>
      </w:r>
      <w:r>
        <w:t>,</w:t>
      </w:r>
      <w:r w:rsidR="00BA4A4A">
        <w:t xml:space="preserve"> and spalling defects. The </w:t>
      </w:r>
      <w:r>
        <w:t>ellipse</w:t>
      </w:r>
      <w:r w:rsidR="00BA4A4A">
        <w:t xml:space="preserve"> fitting method and Mask R-CNN model calculate structural profile deformation and detect apparent damages through </w:t>
      </w:r>
      <w:r>
        <w:t xml:space="preserve">the </w:t>
      </w:r>
      <w:r w:rsidR="00BA4A4A">
        <w:t xml:space="preserve">3D point cloud and digital images. </w:t>
      </w:r>
      <w:r>
        <w:t>With the gray images generated via point cloud unfolding and square grid partition method, t</w:t>
      </w:r>
      <w:r w:rsidR="00BA4A4A">
        <w:t xml:space="preserve">he </w:t>
      </w:r>
      <w:r>
        <w:t xml:space="preserve">comprehensive </w:t>
      </w:r>
      <w:r w:rsidR="00BA4A4A">
        <w:t xml:space="preserve">detection results are </w:t>
      </w:r>
      <w:r>
        <w:t xml:space="preserve">obtained via data fusion </w:t>
      </w:r>
      <w:r w:rsidR="00BA4A4A">
        <w:t xml:space="preserve">using SIFT and FLANN algorithms.  </w:t>
      </w:r>
    </w:p>
    <w:p w14:paraId="3D0D6BF9" w14:textId="31702142" w:rsidR="0084325B" w:rsidRDefault="00E91299" w:rsidP="00A517D7">
      <w:pPr>
        <w:pStyle w:val="1"/>
      </w:pPr>
      <w:r>
        <w:t>Methodology</w:t>
      </w:r>
    </w:p>
    <w:p w14:paraId="46F40F37" w14:textId="10AFC360" w:rsidR="009F20B8" w:rsidRDefault="00BA4A4A" w:rsidP="00A517D7">
      <w:pPr>
        <w:pStyle w:val="2"/>
      </w:pPr>
      <w:r w:rsidRPr="00BA4A4A">
        <w:t>Structure deformation calculation</w:t>
      </w:r>
    </w:p>
    <w:p w14:paraId="5EAA322B" w14:textId="2617F5D0" w:rsidR="00BA4A4A" w:rsidRPr="00BA4A4A" w:rsidRDefault="00BA4A4A" w:rsidP="00D01176">
      <w:pPr>
        <w:pStyle w:val="a2"/>
        <w:ind w:firstLine="0"/>
        <w:rPr>
          <w:rFonts w:eastAsiaTheme="minorEastAsia"/>
          <w:lang w:eastAsia="zh-CN"/>
        </w:rPr>
      </w:pPr>
      <w:r w:rsidRPr="00BA4A4A">
        <w:rPr>
          <w:rFonts w:eastAsiaTheme="minorEastAsia"/>
          <w:lang w:eastAsia="zh-CN"/>
        </w:rPr>
        <w:t xml:space="preserve">This paper calculates structure profile deformation based on </w:t>
      </w:r>
      <w:r w:rsidR="00A710E7">
        <w:rPr>
          <w:rFonts w:eastAsiaTheme="minorEastAsia"/>
          <w:lang w:eastAsia="zh-CN"/>
        </w:rPr>
        <w:t xml:space="preserve">the </w:t>
      </w:r>
      <w:r w:rsidRPr="00BA4A4A">
        <w:rPr>
          <w:rFonts w:eastAsiaTheme="minorEastAsia"/>
          <w:lang w:eastAsia="zh-CN"/>
        </w:rPr>
        <w:t xml:space="preserve">MLS system, which can obtain the spatial location of </w:t>
      </w:r>
      <w:r w:rsidR="00C66233">
        <w:rPr>
          <w:rFonts w:eastAsiaTheme="minorEastAsia"/>
          <w:lang w:eastAsia="zh-CN"/>
        </w:rPr>
        <w:t xml:space="preserve">the </w:t>
      </w:r>
      <w:r w:rsidR="00E06BD5">
        <w:rPr>
          <w:rFonts w:eastAsiaTheme="minorEastAsia"/>
          <w:lang w:eastAsia="zh-CN"/>
        </w:rPr>
        <w:t>tunnel lining surface</w:t>
      </w:r>
      <w:r w:rsidRPr="00BA4A4A">
        <w:rPr>
          <w:rFonts w:eastAsiaTheme="minorEastAsia"/>
          <w:lang w:eastAsia="zh-CN"/>
        </w:rPr>
        <w:t xml:space="preserve">. The </w:t>
      </w:r>
      <w:r w:rsidR="00E06BD5">
        <w:rPr>
          <w:rFonts w:eastAsiaTheme="minorEastAsia"/>
          <w:lang w:eastAsia="zh-CN"/>
        </w:rPr>
        <w:t>ellipse</w:t>
      </w:r>
      <w:r w:rsidRPr="00BA4A4A">
        <w:rPr>
          <w:rFonts w:eastAsiaTheme="minorEastAsia"/>
          <w:lang w:eastAsia="zh-CN"/>
        </w:rPr>
        <w:t xml:space="preserve"> fitting method is </w:t>
      </w:r>
      <w:r w:rsidR="00E06BD5">
        <w:rPr>
          <w:rFonts w:eastAsiaTheme="minorEastAsia"/>
          <w:lang w:eastAsia="zh-CN"/>
        </w:rPr>
        <w:t>used to perform the</w:t>
      </w:r>
      <w:r w:rsidRPr="00BA4A4A">
        <w:rPr>
          <w:rFonts w:eastAsiaTheme="minorEastAsia"/>
          <w:lang w:eastAsia="zh-CN"/>
        </w:rPr>
        <w:t xml:space="preserve"> structure deformation calculation. The </w:t>
      </w:r>
      <w:r w:rsidR="00C66233">
        <w:rPr>
          <w:rFonts w:eastAsiaTheme="minorEastAsia"/>
          <w:lang w:eastAsia="zh-CN"/>
        </w:rPr>
        <w:t xml:space="preserve">calculation </w:t>
      </w:r>
      <w:r w:rsidRPr="00BA4A4A">
        <w:rPr>
          <w:rFonts w:eastAsiaTheme="minorEastAsia"/>
          <w:lang w:eastAsia="zh-CN"/>
        </w:rPr>
        <w:t>steps are as follows:</w:t>
      </w:r>
    </w:p>
    <w:p w14:paraId="4253906F" w14:textId="77777777" w:rsidR="00BA4A4A" w:rsidRPr="00BA4A4A" w:rsidRDefault="00BA4A4A" w:rsidP="00D01176">
      <w:pPr>
        <w:pStyle w:val="a2"/>
        <w:ind w:firstLine="0"/>
        <w:rPr>
          <w:rFonts w:eastAsiaTheme="minorEastAsia"/>
          <w:lang w:eastAsia="zh-CN"/>
        </w:rPr>
      </w:pPr>
      <w:r w:rsidRPr="00BA4A4A">
        <w:rPr>
          <w:rFonts w:eastAsiaTheme="minorEastAsia"/>
          <w:lang w:eastAsia="zh-CN"/>
        </w:rPr>
        <w:t>(1) Calculate the standard equation of the ellipse:</w:t>
      </w:r>
      <w:r w:rsidRPr="00BA4A4A">
        <w:rPr>
          <w:rFonts w:eastAsiaTheme="minorEastAsia"/>
          <w:lang w:eastAsia="zh-CN"/>
        </w:rPr>
        <w:tab/>
        <w:t xml:space="preserve">     </w:t>
      </w:r>
    </w:p>
    <w:p w14:paraId="1AD8D2FC" w14:textId="20A66C7B" w:rsidR="00BA4A4A" w:rsidRPr="00BA4A4A" w:rsidRDefault="00BA4A4A" w:rsidP="00BA4A4A">
      <w:pPr>
        <w:pStyle w:val="a2"/>
        <w:rPr>
          <w:rFonts w:eastAsiaTheme="minorEastAsia"/>
          <w:lang w:eastAsia="zh-CN"/>
        </w:rPr>
      </w:pPr>
      <w:r w:rsidRPr="00BA4A4A">
        <w:rPr>
          <w:rFonts w:eastAsiaTheme="minorEastAsia"/>
          <w:lang w:eastAsia="zh-CN"/>
        </w:rPr>
        <w:tab/>
        <w:t xml:space="preserve"> </w:t>
      </w:r>
      <w:r w:rsidRPr="00BA4A4A">
        <w:rPr>
          <w:rFonts w:eastAsiaTheme="minorEastAsia"/>
          <w:lang w:eastAsia="zh-CN"/>
        </w:rPr>
        <w:tab/>
      </w:r>
      <w:r w:rsidR="00AE4AE5" w:rsidRPr="00395877">
        <w:rPr>
          <w:noProof/>
          <w:position w:val="-24"/>
        </w:rPr>
        <w:object w:dxaOrig="2740" w:dyaOrig="580" w14:anchorId="1C8AB4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7.4pt;height:29.4pt;mso-width-percent:0;mso-height-percent:0;mso-width-percent:0;mso-height-percent:0" o:ole="">
            <v:imagedata r:id="rId18" o:title=""/>
          </v:shape>
          <o:OLEObject Type="Embed" ProgID="Equation.DSMT4" ShapeID="_x0000_i1025" DrawAspect="Content" ObjectID="_1720123476" r:id="rId19"/>
        </w:object>
      </w:r>
      <w:r w:rsidR="00AD7647">
        <w:t xml:space="preserve">            (1)</w:t>
      </w:r>
    </w:p>
    <w:p w14:paraId="0B22CD2A" w14:textId="50F51F10" w:rsidR="00BA4A4A" w:rsidRPr="00BA4A4A" w:rsidRDefault="00BA4A4A" w:rsidP="00D01176">
      <w:pPr>
        <w:pStyle w:val="a2"/>
        <w:ind w:firstLine="0"/>
        <w:rPr>
          <w:rFonts w:eastAsiaTheme="minorEastAsia"/>
          <w:lang w:eastAsia="zh-CN"/>
        </w:rPr>
      </w:pPr>
      <w:r w:rsidRPr="00BA4A4A">
        <w:rPr>
          <w:rFonts w:eastAsiaTheme="minorEastAsia"/>
          <w:lang w:eastAsia="zh-CN"/>
        </w:rPr>
        <w:t xml:space="preserve">Where </w:t>
      </w:r>
      <w:r w:rsidRPr="0020734A">
        <w:rPr>
          <w:rFonts w:eastAsiaTheme="minorEastAsia"/>
          <w:i/>
          <w:iCs/>
          <w:lang w:eastAsia="zh-CN"/>
        </w:rPr>
        <w:t>P</w:t>
      </w:r>
      <w:r w:rsidRPr="00C66233">
        <w:rPr>
          <w:rFonts w:eastAsiaTheme="minorEastAsia"/>
          <w:lang w:eastAsia="zh-CN"/>
        </w:rPr>
        <w:t xml:space="preserve"> = [</w:t>
      </w:r>
      <w:r w:rsidRPr="0020734A">
        <w:rPr>
          <w:rFonts w:eastAsiaTheme="minorEastAsia"/>
          <w:i/>
          <w:iCs/>
          <w:lang w:eastAsia="zh-CN"/>
        </w:rPr>
        <w:t>A</w:t>
      </w:r>
      <w:r w:rsidRPr="00C66233">
        <w:rPr>
          <w:rFonts w:eastAsiaTheme="minorEastAsia"/>
          <w:lang w:eastAsia="zh-CN"/>
        </w:rPr>
        <w:t xml:space="preserve">, </w:t>
      </w:r>
      <w:r w:rsidRPr="0020734A">
        <w:rPr>
          <w:rFonts w:eastAsiaTheme="minorEastAsia"/>
          <w:i/>
          <w:iCs/>
          <w:lang w:eastAsia="zh-CN"/>
        </w:rPr>
        <w:t>B</w:t>
      </w:r>
      <w:r w:rsidRPr="00C66233">
        <w:rPr>
          <w:rFonts w:eastAsiaTheme="minorEastAsia"/>
          <w:lang w:eastAsia="zh-CN"/>
        </w:rPr>
        <w:t xml:space="preserve">, </w:t>
      </w:r>
      <w:r w:rsidRPr="0020734A">
        <w:rPr>
          <w:rFonts w:eastAsiaTheme="minorEastAsia"/>
          <w:i/>
          <w:iCs/>
          <w:lang w:eastAsia="zh-CN"/>
        </w:rPr>
        <w:t>C</w:t>
      </w:r>
      <w:r w:rsidRPr="00C66233">
        <w:rPr>
          <w:rFonts w:eastAsiaTheme="minorEastAsia"/>
          <w:lang w:eastAsia="zh-CN"/>
        </w:rPr>
        <w:t xml:space="preserve">, </w:t>
      </w:r>
      <w:r w:rsidRPr="0020734A">
        <w:rPr>
          <w:rFonts w:eastAsiaTheme="minorEastAsia"/>
          <w:i/>
          <w:iCs/>
          <w:lang w:eastAsia="zh-CN"/>
        </w:rPr>
        <w:t>D</w:t>
      </w:r>
      <w:r w:rsidRPr="00C66233">
        <w:rPr>
          <w:rFonts w:eastAsiaTheme="minorEastAsia"/>
          <w:lang w:eastAsia="zh-CN"/>
        </w:rPr>
        <w:t xml:space="preserve">, </w:t>
      </w:r>
      <w:r w:rsidRPr="0020734A">
        <w:rPr>
          <w:rFonts w:eastAsiaTheme="minorEastAsia"/>
          <w:i/>
          <w:iCs/>
          <w:lang w:eastAsia="zh-CN"/>
        </w:rPr>
        <w:t>E</w:t>
      </w:r>
      <w:r w:rsidRPr="00C66233">
        <w:rPr>
          <w:rFonts w:eastAsiaTheme="minorEastAsia"/>
          <w:lang w:eastAsia="zh-CN"/>
        </w:rPr>
        <w:t xml:space="preserve">, </w:t>
      </w:r>
      <w:r w:rsidRPr="005F6CC3">
        <w:rPr>
          <w:rFonts w:eastAsiaTheme="minorEastAsia"/>
          <w:lang w:eastAsia="zh-CN"/>
        </w:rPr>
        <w:t>1</w:t>
      </w:r>
      <w:r w:rsidRPr="00B11294">
        <w:rPr>
          <w:rFonts w:eastAsiaTheme="minorEastAsia"/>
          <w:lang w:eastAsia="zh-CN"/>
        </w:rPr>
        <w:t>]</w:t>
      </w:r>
      <w:r w:rsidRPr="00BA4A4A">
        <w:rPr>
          <w:rFonts w:eastAsiaTheme="minorEastAsia"/>
          <w:lang w:eastAsia="zh-CN"/>
        </w:rPr>
        <w:t xml:space="preserve"> refers to the parameter vector of the elliptic equation, which is also the target quantity to be solved for the fitting process. </w:t>
      </w:r>
      <w:r w:rsidRPr="00C66233">
        <w:rPr>
          <w:rFonts w:eastAsiaTheme="minorEastAsia"/>
          <w:i/>
          <w:iCs/>
          <w:lang w:eastAsia="zh-CN"/>
        </w:rPr>
        <w:t>X</w:t>
      </w:r>
      <w:r w:rsidRPr="003E7897">
        <w:rPr>
          <w:rFonts w:eastAsiaTheme="minorEastAsia"/>
          <w:i/>
          <w:iCs/>
          <w:lang w:eastAsia="zh-CN"/>
        </w:rPr>
        <w:t xml:space="preserve"> = [</w:t>
      </w:r>
      <w:r w:rsidRPr="00C66233">
        <w:rPr>
          <w:rFonts w:eastAsiaTheme="minorEastAsia"/>
          <w:i/>
          <w:iCs/>
          <w:lang w:eastAsia="zh-CN"/>
        </w:rPr>
        <w:t>x</w:t>
      </w:r>
      <w:r w:rsidRPr="003E7897">
        <w:rPr>
          <w:rFonts w:eastAsiaTheme="minorEastAsia"/>
          <w:i/>
          <w:iCs/>
          <w:vertAlign w:val="superscript"/>
          <w:lang w:eastAsia="zh-CN"/>
        </w:rPr>
        <w:t>2</w:t>
      </w:r>
      <w:r w:rsidRPr="003E7897">
        <w:rPr>
          <w:rFonts w:eastAsiaTheme="minorEastAsia"/>
          <w:i/>
          <w:iCs/>
          <w:lang w:eastAsia="zh-CN"/>
        </w:rPr>
        <w:t xml:space="preserve">, </w:t>
      </w:r>
      <w:proofErr w:type="spellStart"/>
      <w:r w:rsidRPr="00C66233">
        <w:rPr>
          <w:rFonts w:eastAsiaTheme="minorEastAsia"/>
          <w:i/>
          <w:iCs/>
          <w:lang w:eastAsia="zh-CN"/>
        </w:rPr>
        <w:t>xz</w:t>
      </w:r>
      <w:proofErr w:type="spellEnd"/>
      <w:r w:rsidRPr="003E7897">
        <w:rPr>
          <w:rFonts w:eastAsiaTheme="minorEastAsia"/>
          <w:i/>
          <w:iCs/>
          <w:lang w:eastAsia="zh-CN"/>
        </w:rPr>
        <w:t xml:space="preserve">, </w:t>
      </w:r>
      <w:r w:rsidRPr="00C66233">
        <w:rPr>
          <w:rFonts w:eastAsiaTheme="minorEastAsia"/>
          <w:i/>
          <w:iCs/>
          <w:lang w:eastAsia="zh-CN"/>
        </w:rPr>
        <w:t>z</w:t>
      </w:r>
      <w:r w:rsidRPr="003E7897">
        <w:rPr>
          <w:rFonts w:eastAsiaTheme="minorEastAsia"/>
          <w:i/>
          <w:iCs/>
          <w:vertAlign w:val="superscript"/>
          <w:lang w:eastAsia="zh-CN"/>
        </w:rPr>
        <w:t>2</w:t>
      </w:r>
      <w:r w:rsidRPr="003E7897">
        <w:rPr>
          <w:rFonts w:eastAsiaTheme="minorEastAsia"/>
          <w:i/>
          <w:iCs/>
          <w:lang w:eastAsia="zh-CN"/>
        </w:rPr>
        <w:t xml:space="preserve">, </w:t>
      </w:r>
      <w:r w:rsidRPr="00C66233">
        <w:rPr>
          <w:rFonts w:eastAsiaTheme="minorEastAsia"/>
          <w:i/>
          <w:iCs/>
          <w:lang w:eastAsia="zh-CN"/>
        </w:rPr>
        <w:t>x</w:t>
      </w:r>
      <w:r w:rsidRPr="003E7897">
        <w:rPr>
          <w:rFonts w:eastAsiaTheme="minorEastAsia"/>
          <w:i/>
          <w:iCs/>
          <w:lang w:eastAsia="zh-CN"/>
        </w:rPr>
        <w:t xml:space="preserve">, </w:t>
      </w:r>
      <w:r w:rsidRPr="00C66233">
        <w:rPr>
          <w:rFonts w:eastAsiaTheme="minorEastAsia"/>
          <w:i/>
          <w:iCs/>
          <w:lang w:eastAsia="zh-CN"/>
        </w:rPr>
        <w:t>z</w:t>
      </w:r>
      <w:r w:rsidRPr="003E7897">
        <w:rPr>
          <w:rFonts w:eastAsiaTheme="minorEastAsia"/>
          <w:i/>
          <w:iCs/>
          <w:lang w:eastAsia="zh-CN"/>
        </w:rPr>
        <w:t>,</w:t>
      </w:r>
      <w:r w:rsidR="005F6CC3">
        <w:rPr>
          <w:rFonts w:eastAsiaTheme="minorEastAsia"/>
          <w:i/>
          <w:iCs/>
          <w:lang w:eastAsia="zh-CN"/>
        </w:rPr>
        <w:t xml:space="preserve"> </w:t>
      </w:r>
      <w:r w:rsidRPr="003E7897">
        <w:rPr>
          <w:rFonts w:eastAsiaTheme="minorEastAsia"/>
          <w:i/>
          <w:iCs/>
          <w:lang w:eastAsia="zh-CN"/>
        </w:rPr>
        <w:t>1]</w:t>
      </w:r>
      <w:r w:rsidRPr="00BA4A4A">
        <w:rPr>
          <w:rFonts w:eastAsiaTheme="minorEastAsia"/>
          <w:lang w:eastAsia="zh-CN"/>
        </w:rPr>
        <w:t xml:space="preserve"> is the coordinate vector of a point in the point cloud</w:t>
      </w:r>
      <w:r w:rsidR="005F6CC3">
        <w:rPr>
          <w:rFonts w:eastAsiaTheme="minorEastAsia"/>
          <w:lang w:eastAsia="zh-CN"/>
        </w:rPr>
        <w:t xml:space="preserve">.  </w:t>
      </w:r>
      <w:proofErr w:type="gramStart"/>
      <w:r w:rsidR="005F6CC3" w:rsidRPr="00C66233">
        <w:rPr>
          <w:rFonts w:eastAsiaTheme="minorEastAsia"/>
          <w:i/>
          <w:iCs/>
          <w:lang w:eastAsia="zh-CN"/>
        </w:rPr>
        <w:t>x</w:t>
      </w:r>
      <w:proofErr w:type="gramEnd"/>
      <w:r w:rsidR="005F6CC3">
        <w:rPr>
          <w:rFonts w:eastAsiaTheme="minorEastAsia"/>
          <w:lang w:eastAsia="zh-CN"/>
        </w:rPr>
        <w:t xml:space="preserve"> and</w:t>
      </w:r>
      <w:r w:rsidRPr="00BA4A4A">
        <w:rPr>
          <w:rFonts w:eastAsiaTheme="minorEastAsia"/>
          <w:lang w:eastAsia="zh-CN"/>
        </w:rPr>
        <w:t xml:space="preserve"> </w:t>
      </w:r>
      <w:r w:rsidRPr="00D01176">
        <w:rPr>
          <w:rFonts w:eastAsiaTheme="minorEastAsia"/>
          <w:i/>
          <w:iCs/>
          <w:lang w:eastAsia="zh-CN"/>
        </w:rPr>
        <w:t>z</w:t>
      </w:r>
      <w:r w:rsidRPr="00BA4A4A">
        <w:rPr>
          <w:rFonts w:eastAsiaTheme="minorEastAsia"/>
          <w:lang w:eastAsia="zh-CN"/>
        </w:rPr>
        <w:t xml:space="preserve"> are the </w:t>
      </w:r>
      <w:r w:rsidR="005F6CC3">
        <w:rPr>
          <w:rFonts w:eastAsiaTheme="minorEastAsia"/>
          <w:lang w:eastAsia="zh-CN"/>
        </w:rPr>
        <w:t xml:space="preserve">tunnel cross-section's </w:t>
      </w:r>
      <w:r w:rsidRPr="00BA4A4A">
        <w:rPr>
          <w:rFonts w:eastAsiaTheme="minorEastAsia"/>
          <w:lang w:eastAsia="zh-CN"/>
        </w:rPr>
        <w:t>horizontal and vertical coordinate values.</w:t>
      </w:r>
    </w:p>
    <w:p w14:paraId="51257FE6" w14:textId="66B5947B" w:rsidR="00BA4A4A" w:rsidRPr="00BA4A4A" w:rsidRDefault="00BA4A4A" w:rsidP="00D01176">
      <w:pPr>
        <w:pStyle w:val="a2"/>
        <w:ind w:firstLine="0"/>
        <w:rPr>
          <w:rFonts w:eastAsiaTheme="minorEastAsia"/>
          <w:lang w:eastAsia="zh-CN"/>
        </w:rPr>
      </w:pPr>
      <w:r w:rsidRPr="00BA4A4A">
        <w:rPr>
          <w:rFonts w:eastAsiaTheme="minorEastAsia"/>
          <w:lang w:eastAsia="zh-CN"/>
        </w:rPr>
        <w:t xml:space="preserve">(2) Solving elliptic parameters using the </w:t>
      </w:r>
      <w:r w:rsidR="005F6CC3">
        <w:rPr>
          <w:rFonts w:eastAsiaTheme="minorEastAsia"/>
          <w:lang w:eastAsia="zh-CN"/>
        </w:rPr>
        <w:t>least-squares</w:t>
      </w:r>
      <w:r w:rsidRPr="00BA4A4A">
        <w:rPr>
          <w:rFonts w:eastAsiaTheme="minorEastAsia"/>
          <w:lang w:eastAsia="zh-CN"/>
        </w:rPr>
        <w:t xml:space="preserve"> principle:   </w:t>
      </w:r>
    </w:p>
    <w:p w14:paraId="26A88AE0" w14:textId="6BCFDEE2" w:rsidR="00BA4A4A" w:rsidRPr="00BA4A4A" w:rsidRDefault="00BA4A4A" w:rsidP="00BA4A4A">
      <w:pPr>
        <w:pStyle w:val="a2"/>
        <w:rPr>
          <w:rFonts w:eastAsiaTheme="minorEastAsia"/>
          <w:lang w:eastAsia="zh-CN"/>
        </w:rPr>
      </w:pPr>
      <w:r w:rsidRPr="00BA4A4A">
        <w:rPr>
          <w:rFonts w:eastAsiaTheme="minorEastAsia"/>
          <w:lang w:eastAsia="zh-CN"/>
        </w:rPr>
        <w:t xml:space="preserve">              </w:t>
      </w:r>
      <w:r w:rsidRPr="00BA4A4A">
        <w:rPr>
          <w:rFonts w:eastAsiaTheme="minorEastAsia"/>
          <w:lang w:eastAsia="zh-CN"/>
        </w:rPr>
        <w:tab/>
      </w:r>
      <w:r w:rsidR="00AE4AE5" w:rsidRPr="00395877">
        <w:rPr>
          <w:noProof/>
          <w:position w:val="-30"/>
        </w:rPr>
        <w:object w:dxaOrig="1420" w:dyaOrig="700" w14:anchorId="498FEDE6">
          <v:shape id="_x0000_i1026" type="#_x0000_t75" alt="" style="width:70.8pt;height:35.4pt;mso-width-percent:0;mso-height-percent:0;mso-width-percent:0;mso-height-percent:0" o:ole="">
            <v:imagedata r:id="rId20" o:title=""/>
          </v:shape>
          <o:OLEObject Type="Embed" ProgID="Equation.DSMT4" ShapeID="_x0000_i1026" DrawAspect="Content" ObjectID="_1720123477" r:id="rId21"/>
        </w:object>
      </w:r>
      <w:r w:rsidR="00AD7647">
        <w:t xml:space="preserve">                                      (2)</w:t>
      </w:r>
    </w:p>
    <w:p w14:paraId="29BBA2E9" w14:textId="08FE5FFF" w:rsidR="00B3539D" w:rsidRDefault="00FB0631" w:rsidP="005F6CC3">
      <w:pPr>
        <w:pStyle w:val="a2"/>
        <w:ind w:firstLine="0"/>
        <w:rPr>
          <w:rFonts w:eastAsiaTheme="minorEastAsia"/>
          <w:lang w:eastAsia="zh-CN"/>
        </w:rPr>
      </w:pPr>
      <w:r w:rsidRPr="00FB0631">
        <w:rPr>
          <w:rFonts w:eastAsiaTheme="minorEastAsia"/>
          <w:i/>
          <w:iCs/>
          <w:lang w:eastAsia="zh-CN"/>
        </w:rPr>
        <w:t>Eq</w:t>
      </w:r>
      <w:proofErr w:type="gramStart"/>
      <w:r>
        <w:rPr>
          <w:rFonts w:eastAsiaTheme="minorEastAsia"/>
          <w:lang w:eastAsia="zh-CN"/>
        </w:rPr>
        <w:t>.(</w:t>
      </w:r>
      <w:proofErr w:type="gramEnd"/>
      <w:r>
        <w:rPr>
          <w:rFonts w:eastAsiaTheme="minorEastAsia"/>
          <w:lang w:eastAsia="zh-CN"/>
        </w:rPr>
        <w:t xml:space="preserve">1) is simplified to </w:t>
      </w:r>
      <w:r w:rsidRPr="00FB0631">
        <w:rPr>
          <w:rFonts w:eastAsiaTheme="minorEastAsia"/>
          <w:i/>
          <w:iCs/>
          <w:lang w:eastAsia="zh-CN"/>
        </w:rPr>
        <w:t>Eq</w:t>
      </w:r>
      <w:r w:rsidRPr="00FB0631">
        <w:rPr>
          <w:rFonts w:eastAsiaTheme="minorEastAsia"/>
          <w:lang w:eastAsia="zh-CN"/>
        </w:rPr>
        <w:t>.(</w:t>
      </w:r>
      <w:r>
        <w:rPr>
          <w:rFonts w:eastAsiaTheme="minorEastAsia"/>
          <w:lang w:eastAsia="zh-CN"/>
        </w:rPr>
        <w:t>2</w:t>
      </w:r>
      <w:r w:rsidRPr="00FB0631">
        <w:rPr>
          <w:rFonts w:eastAsiaTheme="minorEastAsia"/>
          <w:lang w:eastAsia="zh-CN"/>
        </w:rPr>
        <w:t>)</w:t>
      </w:r>
      <w:r>
        <w:rPr>
          <w:rFonts w:eastAsiaTheme="minorEastAsia"/>
          <w:lang w:eastAsia="zh-CN"/>
        </w:rPr>
        <w:t xml:space="preserve"> by the </w:t>
      </w:r>
      <w:r w:rsidRPr="00FB0631">
        <w:rPr>
          <w:rFonts w:eastAsiaTheme="minorEastAsia"/>
          <w:lang w:eastAsia="zh-CN"/>
        </w:rPr>
        <w:t xml:space="preserve">Direct </w:t>
      </w:r>
      <w:r>
        <w:rPr>
          <w:rFonts w:eastAsiaTheme="minorEastAsia"/>
          <w:lang w:eastAsia="zh-CN"/>
        </w:rPr>
        <w:t>L</w:t>
      </w:r>
      <w:r w:rsidRPr="00FB0631">
        <w:rPr>
          <w:rFonts w:eastAsiaTheme="minorEastAsia"/>
          <w:lang w:eastAsia="zh-CN"/>
        </w:rPr>
        <w:t xml:space="preserve">east </w:t>
      </w:r>
      <w:r>
        <w:rPr>
          <w:rFonts w:eastAsiaTheme="minorEastAsia"/>
          <w:lang w:eastAsia="zh-CN"/>
        </w:rPr>
        <w:t>S</w:t>
      </w:r>
      <w:r w:rsidRPr="00FB0631">
        <w:rPr>
          <w:rFonts w:eastAsiaTheme="minorEastAsia"/>
          <w:lang w:eastAsia="zh-CN"/>
        </w:rPr>
        <w:t>quare method</w:t>
      </w:r>
      <w:r>
        <w:rPr>
          <w:rFonts w:eastAsiaTheme="minorEastAsia"/>
          <w:lang w:eastAsia="zh-CN"/>
        </w:rPr>
        <w:t xml:space="preserve"> (</w:t>
      </w:r>
      <w:r w:rsidRPr="00FB0631">
        <w:rPr>
          <w:rFonts w:eastAsiaTheme="minorEastAsia"/>
          <w:lang w:eastAsia="zh-CN"/>
        </w:rPr>
        <w:t>F</w:t>
      </w:r>
      <w:r>
        <w:rPr>
          <w:rFonts w:eastAsiaTheme="minorEastAsia"/>
          <w:lang w:eastAsia="zh-CN"/>
        </w:rPr>
        <w:t xml:space="preserve">itzgibbon, 1999). </w:t>
      </w:r>
      <w:r w:rsidR="00BA4A4A" w:rsidRPr="005F6CC3">
        <w:rPr>
          <w:rFonts w:eastAsiaTheme="minorEastAsia"/>
          <w:i/>
          <w:iCs/>
          <w:lang w:eastAsia="zh-CN"/>
        </w:rPr>
        <w:t>X</w:t>
      </w:r>
      <w:r w:rsidRPr="00FB0631">
        <w:rPr>
          <w:rFonts w:eastAsiaTheme="minorEastAsia"/>
          <w:i/>
          <w:iCs/>
          <w:lang w:eastAsia="zh-CN"/>
        </w:rPr>
        <w:t>C</w:t>
      </w:r>
      <w:r w:rsidR="00BA4A4A" w:rsidRPr="003E7897">
        <w:rPr>
          <w:rFonts w:eastAsiaTheme="minorEastAsia"/>
          <w:i/>
          <w:iCs/>
          <w:lang w:eastAsia="zh-CN"/>
        </w:rPr>
        <w:t xml:space="preserve"> = [</w:t>
      </w:r>
      <w:r w:rsidR="00BA4A4A" w:rsidRPr="005F6CC3">
        <w:rPr>
          <w:rFonts w:eastAsiaTheme="minorEastAsia"/>
          <w:i/>
          <w:iCs/>
          <w:lang w:eastAsia="zh-CN"/>
        </w:rPr>
        <w:t>X</w:t>
      </w:r>
      <w:r w:rsidR="00BA4A4A" w:rsidRPr="005F6CC3">
        <w:rPr>
          <w:rFonts w:eastAsiaTheme="minorEastAsia"/>
          <w:i/>
          <w:iCs/>
          <w:vertAlign w:val="subscript"/>
          <w:lang w:eastAsia="zh-CN"/>
        </w:rPr>
        <w:t>1</w:t>
      </w:r>
      <w:r w:rsidR="00BA4A4A" w:rsidRPr="003E7897">
        <w:rPr>
          <w:rFonts w:eastAsiaTheme="minorEastAsia"/>
          <w:i/>
          <w:iCs/>
          <w:lang w:eastAsia="zh-CN"/>
        </w:rPr>
        <w:t xml:space="preserve">, </w:t>
      </w:r>
      <w:r w:rsidR="00BA4A4A" w:rsidRPr="005F6CC3">
        <w:rPr>
          <w:rFonts w:eastAsiaTheme="minorEastAsia"/>
          <w:i/>
          <w:iCs/>
          <w:lang w:eastAsia="zh-CN"/>
        </w:rPr>
        <w:t>X</w:t>
      </w:r>
      <w:r w:rsidR="00BA4A4A" w:rsidRPr="005F6CC3">
        <w:rPr>
          <w:rFonts w:eastAsiaTheme="minorEastAsia"/>
          <w:i/>
          <w:iCs/>
          <w:vertAlign w:val="subscript"/>
          <w:lang w:eastAsia="zh-CN"/>
        </w:rPr>
        <w:t>2</w:t>
      </w:r>
      <w:r w:rsidR="00BA4A4A" w:rsidRPr="003E7897">
        <w:rPr>
          <w:rFonts w:eastAsiaTheme="minorEastAsia"/>
          <w:i/>
          <w:iCs/>
          <w:lang w:eastAsia="zh-CN"/>
        </w:rPr>
        <w:t>,…</w:t>
      </w:r>
      <w:proofErr w:type="gramStart"/>
      <w:r w:rsidR="00BA4A4A" w:rsidRPr="003E7897">
        <w:rPr>
          <w:rFonts w:eastAsiaTheme="minorEastAsia"/>
          <w:i/>
          <w:iCs/>
          <w:lang w:eastAsia="zh-CN"/>
        </w:rPr>
        <w:t>,</w:t>
      </w:r>
      <w:proofErr w:type="spellStart"/>
      <w:r w:rsidR="00BA4A4A" w:rsidRPr="005F6CC3">
        <w:rPr>
          <w:rFonts w:eastAsiaTheme="minorEastAsia"/>
          <w:i/>
          <w:iCs/>
          <w:lang w:eastAsia="zh-CN"/>
        </w:rPr>
        <w:t>X</w:t>
      </w:r>
      <w:r w:rsidR="00BA4A4A" w:rsidRPr="005F6CC3">
        <w:rPr>
          <w:rFonts w:eastAsiaTheme="minorEastAsia"/>
          <w:i/>
          <w:iCs/>
          <w:vertAlign w:val="subscript"/>
          <w:lang w:eastAsia="zh-CN"/>
        </w:rPr>
        <w:t>n</w:t>
      </w:r>
      <w:proofErr w:type="spellEnd"/>
      <w:proofErr w:type="gramEnd"/>
      <w:r w:rsidR="00BA4A4A" w:rsidRPr="003E7897">
        <w:rPr>
          <w:rFonts w:eastAsiaTheme="minorEastAsia"/>
          <w:i/>
          <w:iCs/>
          <w:lang w:eastAsia="zh-CN"/>
        </w:rPr>
        <w:t>]</w:t>
      </w:r>
      <w:r w:rsidR="00BA4A4A" w:rsidRPr="005F6CC3">
        <w:rPr>
          <w:rFonts w:eastAsiaTheme="minorEastAsia"/>
          <w:i/>
          <w:iCs/>
          <w:vertAlign w:val="superscript"/>
          <w:lang w:eastAsia="zh-CN"/>
        </w:rPr>
        <w:t>T</w:t>
      </w:r>
      <w:r w:rsidR="00BA4A4A" w:rsidRPr="00BA4A4A">
        <w:rPr>
          <w:rFonts w:eastAsiaTheme="minorEastAsia"/>
          <w:lang w:eastAsia="zh-CN"/>
        </w:rPr>
        <w:t xml:space="preserve"> is the set of points whose </w:t>
      </w:r>
      <w:r w:rsidR="005F6CC3">
        <w:rPr>
          <w:rFonts w:eastAsiaTheme="minorEastAsia"/>
          <w:lang w:eastAsia="zh-CN"/>
        </w:rPr>
        <w:t>coordinates</w:t>
      </w:r>
      <w:r w:rsidR="00BA4A4A" w:rsidRPr="00BA4A4A">
        <w:rPr>
          <w:rFonts w:eastAsiaTheme="minorEastAsia"/>
          <w:lang w:eastAsia="zh-CN"/>
        </w:rPr>
        <w:t xml:space="preserve"> vectors are </w:t>
      </w:r>
      <w:r w:rsidR="00BA4A4A" w:rsidRPr="00D01176">
        <w:rPr>
          <w:rFonts w:eastAsiaTheme="minorEastAsia"/>
          <w:i/>
          <w:iCs/>
          <w:lang w:eastAsia="zh-CN"/>
        </w:rPr>
        <w:t>X</w:t>
      </w:r>
      <w:r w:rsidR="00BA4A4A" w:rsidRPr="00D01176">
        <w:rPr>
          <w:rFonts w:eastAsiaTheme="minorEastAsia"/>
          <w:i/>
          <w:iCs/>
          <w:vertAlign w:val="subscript"/>
          <w:lang w:eastAsia="zh-CN"/>
        </w:rPr>
        <w:t>i</w:t>
      </w:r>
      <w:r w:rsidR="00BA4A4A" w:rsidRPr="00BA4A4A">
        <w:rPr>
          <w:rFonts w:eastAsiaTheme="minorEastAsia"/>
          <w:lang w:eastAsia="zh-CN"/>
        </w:rPr>
        <w:t>.</w:t>
      </w:r>
      <w:r>
        <w:rPr>
          <w:rFonts w:eastAsiaTheme="minorEastAsia"/>
          <w:lang w:eastAsia="zh-CN"/>
        </w:rPr>
        <w:t xml:space="preserve"> </w:t>
      </w:r>
      <w:r w:rsidR="0020734A" w:rsidRPr="0020734A">
        <w:rPr>
          <w:rFonts w:eastAsiaTheme="minorEastAsia"/>
          <w:lang w:eastAsia="zh-CN"/>
        </w:rPr>
        <w:t xml:space="preserve">By solving the </w:t>
      </w:r>
      <w:r w:rsidR="0020734A" w:rsidRPr="003F27FF">
        <w:rPr>
          <w:rFonts w:eastAsiaTheme="minorEastAsia"/>
          <w:i/>
          <w:lang w:eastAsia="zh-CN"/>
        </w:rPr>
        <w:t>Eq</w:t>
      </w:r>
      <w:proofErr w:type="gramStart"/>
      <w:r w:rsidR="0020734A" w:rsidRPr="0020734A">
        <w:rPr>
          <w:rFonts w:eastAsiaTheme="minorEastAsia"/>
          <w:lang w:eastAsia="zh-CN"/>
        </w:rPr>
        <w:t>.(</w:t>
      </w:r>
      <w:proofErr w:type="gramEnd"/>
      <w:r w:rsidR="0020734A" w:rsidRPr="0020734A">
        <w:rPr>
          <w:rFonts w:eastAsiaTheme="minorEastAsia"/>
          <w:lang w:eastAsia="zh-CN"/>
        </w:rPr>
        <w:t>2)</w:t>
      </w:r>
      <w:r w:rsidR="0020734A">
        <w:rPr>
          <w:rFonts w:eastAsiaTheme="minorEastAsia"/>
          <w:lang w:eastAsia="zh-CN"/>
        </w:rPr>
        <w:t>, p</w:t>
      </w:r>
      <w:r w:rsidR="0020734A" w:rsidRPr="0020734A">
        <w:rPr>
          <w:rFonts w:eastAsiaTheme="minorEastAsia"/>
          <w:lang w:eastAsia="zh-CN"/>
        </w:rPr>
        <w:t>a</w:t>
      </w:r>
      <w:r w:rsidR="0020734A">
        <w:rPr>
          <w:rFonts w:eastAsiaTheme="minorEastAsia"/>
          <w:lang w:eastAsia="zh-CN"/>
        </w:rPr>
        <w:t>r</w:t>
      </w:r>
      <w:r w:rsidR="0020734A" w:rsidRPr="0020734A">
        <w:rPr>
          <w:rFonts w:eastAsiaTheme="minorEastAsia"/>
          <w:lang w:eastAsia="zh-CN"/>
        </w:rPr>
        <w:t>a</w:t>
      </w:r>
      <w:r w:rsidR="0020734A">
        <w:rPr>
          <w:rFonts w:eastAsiaTheme="minorEastAsia"/>
          <w:lang w:eastAsia="zh-CN"/>
        </w:rPr>
        <w:t xml:space="preserve">meter set </w:t>
      </w:r>
      <w:r w:rsidR="0020734A" w:rsidRPr="0020734A">
        <w:rPr>
          <w:rFonts w:eastAsiaTheme="minorEastAsia"/>
          <w:i/>
          <w:iCs/>
          <w:lang w:eastAsia="zh-CN"/>
        </w:rPr>
        <w:t>P</w:t>
      </w:r>
      <w:r w:rsidR="0020734A">
        <w:rPr>
          <w:rFonts w:eastAsiaTheme="minorEastAsia"/>
          <w:lang w:eastAsia="zh-CN"/>
        </w:rPr>
        <w:t xml:space="preserve"> c</w:t>
      </w:r>
      <w:r w:rsidR="0020734A" w:rsidRPr="0020734A">
        <w:rPr>
          <w:rFonts w:eastAsiaTheme="minorEastAsia"/>
          <w:lang w:eastAsia="zh-CN"/>
        </w:rPr>
        <w:t>a</w:t>
      </w:r>
      <w:r w:rsidR="0020734A">
        <w:rPr>
          <w:rFonts w:eastAsiaTheme="minorEastAsia"/>
          <w:lang w:eastAsia="zh-CN"/>
        </w:rPr>
        <w:t>n be c</w:t>
      </w:r>
      <w:r w:rsidR="0020734A" w:rsidRPr="0020734A">
        <w:rPr>
          <w:rFonts w:eastAsiaTheme="minorEastAsia"/>
          <w:lang w:eastAsia="zh-CN"/>
        </w:rPr>
        <w:t>a</w:t>
      </w:r>
      <w:r w:rsidR="003F27FF">
        <w:rPr>
          <w:rFonts w:eastAsiaTheme="minorEastAsia"/>
          <w:lang w:eastAsia="zh-CN"/>
        </w:rPr>
        <w:t>l</w:t>
      </w:r>
      <w:r w:rsidR="0020734A">
        <w:rPr>
          <w:rFonts w:eastAsiaTheme="minorEastAsia"/>
          <w:lang w:eastAsia="zh-CN"/>
        </w:rPr>
        <w:t>cul</w:t>
      </w:r>
      <w:r w:rsidR="0020734A" w:rsidRPr="0020734A">
        <w:rPr>
          <w:rFonts w:eastAsiaTheme="minorEastAsia"/>
          <w:lang w:eastAsia="zh-CN"/>
        </w:rPr>
        <w:t>a</w:t>
      </w:r>
      <w:r w:rsidR="0020734A">
        <w:rPr>
          <w:rFonts w:eastAsiaTheme="minorEastAsia"/>
          <w:lang w:eastAsia="zh-CN"/>
        </w:rPr>
        <w:t xml:space="preserve">ted </w:t>
      </w:r>
      <w:r w:rsidR="0020734A" w:rsidRPr="0020734A">
        <w:rPr>
          <w:rFonts w:eastAsiaTheme="minorEastAsia"/>
          <w:lang w:eastAsia="zh-CN"/>
        </w:rPr>
        <w:t>a</w:t>
      </w:r>
      <w:r w:rsidR="0020734A">
        <w:rPr>
          <w:rFonts w:eastAsiaTheme="minorEastAsia"/>
          <w:lang w:eastAsia="zh-CN"/>
        </w:rPr>
        <w:t>nd the</w:t>
      </w:r>
      <w:r w:rsidR="00BA4A4A" w:rsidRPr="00BA4A4A">
        <w:rPr>
          <w:rFonts w:eastAsiaTheme="minorEastAsia"/>
          <w:lang w:eastAsia="zh-CN"/>
        </w:rPr>
        <w:t xml:space="preserve"> optimal elliptic curve is fitted based on the coordinates of </w:t>
      </w:r>
      <w:r w:rsidR="0020734A">
        <w:rPr>
          <w:rFonts w:eastAsiaTheme="minorEastAsia"/>
          <w:lang w:eastAsia="zh-CN"/>
        </w:rPr>
        <w:t xml:space="preserve">cloud </w:t>
      </w:r>
      <w:r w:rsidR="00BA4A4A" w:rsidRPr="00BA4A4A">
        <w:rPr>
          <w:rFonts w:eastAsiaTheme="minorEastAsia"/>
          <w:lang w:eastAsia="zh-CN"/>
        </w:rPr>
        <w:t>points</w:t>
      </w:r>
      <w:r>
        <w:rPr>
          <w:rFonts w:eastAsiaTheme="minorEastAsia"/>
          <w:lang w:eastAsia="zh-CN"/>
        </w:rPr>
        <w:t>.</w:t>
      </w:r>
      <w:r w:rsidR="00BA4A4A" w:rsidRPr="00BA4A4A">
        <w:rPr>
          <w:rFonts w:eastAsiaTheme="minorEastAsia"/>
          <w:lang w:eastAsia="zh-CN"/>
        </w:rPr>
        <w:t xml:space="preserve"> </w:t>
      </w:r>
      <w:r w:rsidR="0085699C">
        <w:rPr>
          <w:rFonts w:eastAsiaTheme="minorEastAsia"/>
          <w:lang w:eastAsia="zh-CN"/>
        </w:rPr>
        <w:t>T</w:t>
      </w:r>
      <w:r w:rsidR="00BA4A4A" w:rsidRPr="00BA4A4A">
        <w:rPr>
          <w:rFonts w:eastAsiaTheme="minorEastAsia"/>
          <w:lang w:eastAsia="zh-CN"/>
        </w:rPr>
        <w:t xml:space="preserve">he difference in fit </w:t>
      </w:r>
      <w:proofErr w:type="spellStart"/>
      <w:r w:rsidR="00BA4A4A" w:rsidRPr="00D01176">
        <w:rPr>
          <w:rFonts w:eastAsiaTheme="minorEastAsia"/>
          <w:i/>
          <w:iCs/>
          <w:lang w:eastAsia="zh-CN"/>
        </w:rPr>
        <w:t>R</w:t>
      </w:r>
      <w:r w:rsidR="00BA4A4A" w:rsidRPr="00D01176">
        <w:rPr>
          <w:rFonts w:eastAsiaTheme="minorEastAsia"/>
          <w:i/>
          <w:iCs/>
          <w:vertAlign w:val="subscript"/>
          <w:lang w:eastAsia="zh-CN"/>
        </w:rPr>
        <w:t>i</w:t>
      </w:r>
      <w:proofErr w:type="spellEnd"/>
      <w:r w:rsidR="00BA4A4A" w:rsidRPr="00BA4A4A">
        <w:rPr>
          <w:rFonts w:eastAsiaTheme="minorEastAsia"/>
          <w:lang w:eastAsia="zh-CN"/>
        </w:rPr>
        <w:t xml:space="preserve"> = [</w:t>
      </w:r>
      <w:r w:rsidR="00BA4A4A" w:rsidRPr="00D01176">
        <w:rPr>
          <w:rFonts w:eastAsiaTheme="minorEastAsia"/>
          <w:i/>
          <w:iCs/>
          <w:lang w:eastAsia="zh-CN"/>
        </w:rPr>
        <w:t>r</w:t>
      </w:r>
      <w:r w:rsidR="00BA4A4A" w:rsidRPr="00D01176">
        <w:rPr>
          <w:rFonts w:eastAsiaTheme="minorEastAsia"/>
          <w:i/>
          <w:iCs/>
          <w:vertAlign w:val="subscript"/>
          <w:lang w:eastAsia="zh-CN"/>
        </w:rPr>
        <w:t>1</w:t>
      </w:r>
      <w:r w:rsidR="00BA4A4A" w:rsidRPr="00BA4A4A">
        <w:rPr>
          <w:rFonts w:eastAsiaTheme="minorEastAsia"/>
          <w:lang w:eastAsia="zh-CN"/>
        </w:rPr>
        <w:t xml:space="preserve">, </w:t>
      </w:r>
      <w:r w:rsidR="00BA4A4A" w:rsidRPr="00D01176">
        <w:rPr>
          <w:rFonts w:eastAsiaTheme="minorEastAsia"/>
          <w:i/>
          <w:iCs/>
          <w:lang w:eastAsia="zh-CN"/>
        </w:rPr>
        <w:t>r</w:t>
      </w:r>
      <w:r w:rsidR="00BA4A4A" w:rsidRPr="00D01176">
        <w:rPr>
          <w:rFonts w:eastAsiaTheme="minorEastAsia"/>
          <w:i/>
          <w:iCs/>
          <w:vertAlign w:val="subscript"/>
          <w:lang w:eastAsia="zh-CN"/>
        </w:rPr>
        <w:t>2</w:t>
      </w:r>
      <w:r w:rsidR="00BA4A4A" w:rsidRPr="00BA4A4A">
        <w:rPr>
          <w:rFonts w:eastAsiaTheme="minorEastAsia"/>
          <w:lang w:eastAsia="zh-CN"/>
        </w:rPr>
        <w:t xml:space="preserve">,…, </w:t>
      </w:r>
      <w:proofErr w:type="spellStart"/>
      <w:r w:rsidR="00BA4A4A" w:rsidRPr="00D01176">
        <w:rPr>
          <w:rFonts w:eastAsiaTheme="minorEastAsia"/>
          <w:i/>
          <w:iCs/>
          <w:lang w:eastAsia="zh-CN"/>
        </w:rPr>
        <w:t>r</w:t>
      </w:r>
      <w:r w:rsidR="00BA4A4A" w:rsidRPr="00D01176">
        <w:rPr>
          <w:rFonts w:eastAsiaTheme="minorEastAsia"/>
          <w:i/>
          <w:iCs/>
          <w:vertAlign w:val="subscript"/>
          <w:lang w:eastAsia="zh-CN"/>
        </w:rPr>
        <w:t>n</w:t>
      </w:r>
      <w:proofErr w:type="spellEnd"/>
      <w:r w:rsidR="00BA4A4A" w:rsidRPr="00BA4A4A">
        <w:rPr>
          <w:rFonts w:eastAsiaTheme="minorEastAsia"/>
          <w:lang w:eastAsia="zh-CN"/>
        </w:rPr>
        <w:t>] can be calculated</w:t>
      </w:r>
      <w:r w:rsidR="00B11294">
        <w:rPr>
          <w:rFonts w:eastAsiaTheme="minorEastAsia"/>
          <w:lang w:eastAsia="zh-CN"/>
        </w:rPr>
        <w:t>,</w:t>
      </w:r>
      <w:r w:rsidR="00BA4A4A" w:rsidRPr="00BA4A4A">
        <w:rPr>
          <w:rFonts w:eastAsiaTheme="minorEastAsia"/>
          <w:lang w:eastAsia="zh-CN"/>
        </w:rPr>
        <w:t xml:space="preserve"> and the points with a difference in fit greater than </w:t>
      </w:r>
      <w:r w:rsidR="00B11294">
        <w:rPr>
          <w:rFonts w:eastAsiaTheme="minorEastAsia"/>
          <w:lang w:eastAsia="zh-CN"/>
        </w:rPr>
        <w:t>three</w:t>
      </w:r>
      <w:r w:rsidR="00BA4A4A" w:rsidRPr="00BA4A4A">
        <w:rPr>
          <w:rFonts w:eastAsiaTheme="minorEastAsia"/>
          <w:lang w:eastAsia="zh-CN"/>
        </w:rPr>
        <w:t xml:space="preserve"> times the standard deviation can be eliminated</w:t>
      </w:r>
      <w:r w:rsidR="005F6CC3">
        <w:rPr>
          <w:rFonts w:eastAsiaTheme="minorEastAsia"/>
          <w:lang w:eastAsia="zh-CN"/>
        </w:rPr>
        <w:t>. The</w:t>
      </w:r>
      <w:r w:rsidR="00BA4A4A" w:rsidRPr="00BA4A4A">
        <w:rPr>
          <w:rFonts w:eastAsiaTheme="minorEastAsia"/>
          <w:lang w:eastAsia="zh-CN"/>
        </w:rPr>
        <w:t xml:space="preserve"> elliptic fitting and </w:t>
      </w:r>
      <w:proofErr w:type="spellStart"/>
      <w:r w:rsidR="00BA4A4A" w:rsidRPr="00BA4A4A">
        <w:rPr>
          <w:rFonts w:eastAsiaTheme="minorEastAsia"/>
          <w:lang w:eastAsia="zh-CN"/>
        </w:rPr>
        <w:t>denoising</w:t>
      </w:r>
      <w:proofErr w:type="spellEnd"/>
      <w:r w:rsidR="00BA4A4A" w:rsidRPr="00BA4A4A">
        <w:rPr>
          <w:rFonts w:eastAsiaTheme="minorEastAsia"/>
          <w:lang w:eastAsia="zh-CN"/>
        </w:rPr>
        <w:t xml:space="preserve"> steps </w:t>
      </w:r>
      <w:r w:rsidR="005F6CC3">
        <w:rPr>
          <w:rFonts w:eastAsiaTheme="minorEastAsia"/>
          <w:lang w:eastAsia="zh-CN"/>
        </w:rPr>
        <w:t xml:space="preserve">are repeated </w:t>
      </w:r>
      <w:r w:rsidR="00BA4A4A" w:rsidRPr="00BA4A4A">
        <w:rPr>
          <w:rFonts w:eastAsiaTheme="minorEastAsia"/>
          <w:lang w:eastAsia="zh-CN"/>
        </w:rPr>
        <w:t xml:space="preserve">until all points deviate from the mean value by a low amount. </w:t>
      </w:r>
      <w:r w:rsidR="00B11294">
        <w:rPr>
          <w:rFonts w:eastAsiaTheme="minorEastAsia"/>
          <w:lang w:eastAsia="zh-CN"/>
        </w:rPr>
        <w:t xml:space="preserve">After the </w:t>
      </w:r>
      <w:proofErr w:type="spellStart"/>
      <w:r w:rsidR="00B11294">
        <w:rPr>
          <w:rFonts w:eastAsiaTheme="minorEastAsia"/>
          <w:lang w:eastAsia="zh-CN"/>
        </w:rPr>
        <w:t>denoising</w:t>
      </w:r>
      <w:proofErr w:type="spellEnd"/>
      <w:r w:rsidR="00B11294">
        <w:rPr>
          <w:rFonts w:eastAsiaTheme="minorEastAsia"/>
          <w:lang w:eastAsia="zh-CN"/>
        </w:rPr>
        <w:t xml:space="preserve"> process, the</w:t>
      </w:r>
      <w:r w:rsidR="005F6CC3">
        <w:rPr>
          <w:rFonts w:eastAsiaTheme="minorEastAsia"/>
          <w:lang w:eastAsia="zh-CN"/>
        </w:rPr>
        <w:t xml:space="preserve"> computed</w:t>
      </w:r>
      <w:r w:rsidR="00BA4A4A" w:rsidRPr="00BA4A4A">
        <w:rPr>
          <w:rFonts w:eastAsiaTheme="minorEastAsia"/>
          <w:lang w:eastAsia="zh-CN"/>
        </w:rPr>
        <w:t xml:space="preserve"> elliptic curve is the final tunnel </w:t>
      </w:r>
      <w:r w:rsidR="005F6CC3">
        <w:rPr>
          <w:rFonts w:eastAsiaTheme="minorEastAsia"/>
          <w:lang w:eastAsia="zh-CN"/>
        </w:rPr>
        <w:t xml:space="preserve">lining </w:t>
      </w:r>
      <w:r w:rsidR="00BA4A4A" w:rsidRPr="00BA4A4A">
        <w:rPr>
          <w:rFonts w:eastAsiaTheme="minorEastAsia"/>
          <w:lang w:eastAsia="zh-CN"/>
        </w:rPr>
        <w:t>profile</w:t>
      </w:r>
      <w:r w:rsidR="005F6CC3">
        <w:rPr>
          <w:rFonts w:eastAsiaTheme="minorEastAsia"/>
          <w:lang w:eastAsia="zh-CN"/>
        </w:rPr>
        <w:t>.</w:t>
      </w:r>
    </w:p>
    <w:p w14:paraId="67790491" w14:textId="548AAB22" w:rsidR="00B11294" w:rsidRDefault="00B11294" w:rsidP="00B11294">
      <w:pPr>
        <w:pStyle w:val="2"/>
      </w:pPr>
      <w:r>
        <w:rPr>
          <w:lang w:val="en-GB" w:eastAsia="zh-CN"/>
        </w:rPr>
        <w:t>Lining surface defect detection</w:t>
      </w:r>
    </w:p>
    <w:p w14:paraId="28B12896" w14:textId="2EF848F7" w:rsidR="00B11294" w:rsidRDefault="00B11294" w:rsidP="00193933">
      <w:pPr>
        <w:pStyle w:val="a2"/>
        <w:ind w:firstLine="0"/>
        <w:rPr>
          <w:lang w:eastAsia="en-US"/>
        </w:rPr>
      </w:pPr>
      <w:r>
        <w:t>The defect in tunnel linings can be detected from the</w:t>
      </w:r>
      <w:r w:rsidRPr="00BA4A4A">
        <w:t xml:space="preserve"> digital images</w:t>
      </w:r>
      <w:r>
        <w:t xml:space="preserve"> and</w:t>
      </w:r>
      <w:r w:rsidRPr="00BA4A4A">
        <w:t xml:space="preserve"> the gray-scale image</w:t>
      </w:r>
      <w:r>
        <w:t xml:space="preserve">s converted from the </w:t>
      </w:r>
      <w:r w:rsidRPr="00BA4A4A">
        <w:t xml:space="preserve">3D point cloud data. The </w:t>
      </w:r>
      <w:r w:rsidR="00777477">
        <w:t xml:space="preserve">image conversion </w:t>
      </w:r>
      <w:r w:rsidRPr="00BA4A4A">
        <w:t>process usually consists of two steps</w:t>
      </w:r>
      <w:r>
        <w:t xml:space="preserve"> </w:t>
      </w:r>
      <w:r>
        <w:fldChar w:fldCharType="begin"/>
      </w:r>
      <w:r>
        <w:instrText xml:space="preserve"> ADDIN EN.CITE &lt;EndNote&gt;&lt;Cite&gt;&lt;Author&gt;Wu&lt;/Author&gt;&lt;Year&gt;2018&lt;/Year&gt;&lt;RecNum&gt;21&lt;/RecNum&gt;&lt;DisplayText&gt;(Wu and Huang, 2018)&lt;/DisplayText&gt;&lt;record&gt;&lt;rec-number&gt;21&lt;/rec-number&gt;&lt;foreign-keys&gt;&lt;key app="EN" db-id="drsdxa2do200w8es5p2xvzxcwsv9tv0f9d2w" timestamp="1638064313"&gt;21&lt;/key&gt;&lt;/foreign-keys&gt;&lt;ref-type name="Journal Article"&gt;17&lt;/ref-type&gt;&lt;contributors&gt;&lt;authors&gt;&lt;author&gt;Wu, C. R.&lt;/author&gt;&lt;author&gt;Huang, H. W.&lt;/author&gt;&lt;/authors&gt;&lt;/contributors&gt;&lt;auth-address&gt;&lt;style face="normal" font="default" charset="134" size="100%"&gt;</w:instrText>
      </w:r>
      <w:r>
        <w:rPr>
          <w:rFonts w:ascii="宋体" w:eastAsia="宋体" w:hAnsi="宋体" w:cs="宋体" w:hint="eastAsia"/>
        </w:rPr>
        <w:instrText>同济大学地下建筑与工程系</w:instrText>
      </w:r>
      <w:r>
        <w:instrText>&lt;/style&gt;&lt;style face="normal" font="default" size="100%"&gt;;&lt;/style&gt;&lt;style face="normal" font="default" charset="134" size="100%"&gt;</w:instrText>
      </w:r>
      <w:r>
        <w:rPr>
          <w:rFonts w:ascii="宋体" w:eastAsia="宋体" w:hAnsi="宋体" w:cs="宋体" w:hint="eastAsia"/>
        </w:rPr>
        <w:instrText>同济大学岩土及地下工程教育部重点实验室</w:instrText>
      </w:r>
      <w:r>
        <w:instrText>&lt;/style&gt;&lt;style face="normal" font="default" size="100%"&gt;;&lt;/style&gt;&lt;/auth-address&gt;&lt;titles&gt;&lt;title&gt;&lt;style face="normal" font="default" charset="134" size="100%"&gt;Laser Scanning Detection Method and Application of Water Leakage in Metro Tunnel &lt;/style&gt;&lt;style face="normal" font="default" size="100%"&gt;(in Chinese)&lt;/style&gt;&lt;/title&gt;&lt;secondary-title&gt;&lt;style face="normal" font="default" charset="134" size="100%"&gt;Journal of Natural Disasters &lt;/style&gt;&lt;style face="normal" font="default" size="100%"&gt;(in Chinese)&lt;/style&gt;&lt;/secondary-title&gt;&lt;/titles&gt;&lt;periodical&gt;&lt;full-title&gt;Journal of Natural Disasters (in Chinese)&lt;/full-title&gt;&lt;/periodical&gt;&lt;pages&gt;59-66&lt;/pages&gt;&lt;volume&gt;27&lt;/volume&gt;&lt;number&gt;04&lt;/number&gt;&lt;keywords&gt;&lt;keyword&gt;</w:instrText>
      </w:r>
      <w:r>
        <w:rPr>
          <w:rFonts w:ascii="宋体" w:eastAsia="宋体" w:hAnsi="宋体" w:cs="宋体" w:hint="eastAsia"/>
        </w:rPr>
        <w:instrText>地铁隧道</w:instrText>
      </w:r>
      <w:r>
        <w:instrText>&lt;/keyword&gt;&lt;keyword&gt;</w:instrText>
      </w:r>
      <w:r>
        <w:rPr>
          <w:rFonts w:ascii="宋体" w:eastAsia="宋体" w:hAnsi="宋体" w:cs="宋体" w:hint="eastAsia"/>
        </w:rPr>
        <w:instrText>渗漏水病害</w:instrText>
      </w:r>
      <w:r>
        <w:instrText>&lt;/keyword&gt;&lt;keyword&gt;</w:instrText>
      </w:r>
      <w:r>
        <w:rPr>
          <w:rFonts w:ascii="宋体" w:eastAsia="宋体" w:hAnsi="宋体" w:cs="宋体" w:hint="eastAsia"/>
        </w:rPr>
        <w:instrText>激光扫描</w:instrText>
      </w:r>
      <w:r>
        <w:instrText>&lt;/keyword&gt;&lt;keyword&gt;</w:instrText>
      </w:r>
      <w:r>
        <w:rPr>
          <w:rFonts w:ascii="宋体" w:eastAsia="宋体" w:hAnsi="宋体" w:cs="宋体" w:hint="eastAsia"/>
        </w:rPr>
        <w:instrText>数据处理</w:instrText>
      </w:r>
      <w:r>
        <w:instrText>&lt;/keyword&gt;&lt;keyword&gt;</w:instrText>
      </w:r>
      <w:r>
        <w:rPr>
          <w:rFonts w:ascii="宋体" w:eastAsia="宋体" w:hAnsi="宋体" w:cs="宋体" w:hint="eastAsia"/>
        </w:rPr>
        <w:instrText>图像识别</w:instrText>
      </w:r>
      <w:r>
        <w:instrText>&lt;/keyword&gt;&lt;/keywords&gt;&lt;dates&gt;&lt;year&gt;2018&lt;/year&gt;&lt;/dates&gt;&lt;isbn&gt;1004-4574&lt;/isbn&gt;&lt;call-num&gt;23-1324/X&lt;/call-num&gt;&lt;urls&gt;&lt;/urls&gt;&lt;electronic-resource-num&gt;10.13577/j.jnd.2018.0408&lt;/electronic-resource-num&gt;&lt;remote-database-provider&gt;Cnki&lt;/remote-database-provider&gt;&lt;/record&gt;&lt;/Cite&gt;&lt;/EndNote&gt;</w:instrText>
      </w:r>
      <w:r>
        <w:fldChar w:fldCharType="separate"/>
      </w:r>
      <w:r>
        <w:rPr>
          <w:noProof/>
        </w:rPr>
        <w:t>(Wu and Huang, 2018)</w:t>
      </w:r>
      <w:r>
        <w:fldChar w:fldCharType="end"/>
      </w:r>
      <w:r w:rsidR="00777477">
        <w:t>. Firstly,</w:t>
      </w:r>
      <w:r>
        <w:t xml:space="preserve"> </w:t>
      </w:r>
      <w:r w:rsidR="00777477">
        <w:rPr>
          <w:lang w:eastAsia="en-US"/>
        </w:rPr>
        <w:t>p</w:t>
      </w:r>
      <w:r w:rsidRPr="006E7900">
        <w:rPr>
          <w:lang w:eastAsia="en-US"/>
        </w:rPr>
        <w:t>roject</w:t>
      </w:r>
      <w:r w:rsidR="00777477">
        <w:rPr>
          <w:lang w:eastAsia="en-US"/>
        </w:rPr>
        <w:t>ing</w:t>
      </w:r>
      <w:r w:rsidRPr="006E7900">
        <w:rPr>
          <w:lang w:eastAsia="en-US"/>
        </w:rPr>
        <w:t xml:space="preserve"> the 3D point</w:t>
      </w:r>
      <w:r w:rsidRPr="00DF75F0">
        <w:rPr>
          <w:lang w:eastAsia="en-US"/>
        </w:rPr>
        <w:t xml:space="preserve"> cloud </w:t>
      </w:r>
      <w:r w:rsidRPr="00DF75F0">
        <w:rPr>
          <w:rFonts w:cstheme="minorBidi"/>
        </w:rPr>
        <w:t>(</w:t>
      </w:r>
      <w:r w:rsidRPr="00DF75F0">
        <w:rPr>
          <w:rFonts w:cstheme="minorBidi"/>
          <w:i/>
          <w:iCs/>
        </w:rPr>
        <w:t>x</w:t>
      </w:r>
      <w:r w:rsidRPr="00891CC9">
        <w:rPr>
          <w:rFonts w:cstheme="minorBidi"/>
          <w:iCs/>
        </w:rPr>
        <w:t>,</w:t>
      </w:r>
      <w:r>
        <w:rPr>
          <w:rFonts w:cstheme="minorBidi"/>
          <w:iCs/>
        </w:rPr>
        <w:t xml:space="preserve"> </w:t>
      </w:r>
      <w:r w:rsidRPr="00DF75F0">
        <w:rPr>
          <w:rFonts w:cstheme="minorBidi"/>
          <w:i/>
          <w:iCs/>
        </w:rPr>
        <w:t>z</w:t>
      </w:r>
      <w:r w:rsidRPr="00DF75F0">
        <w:rPr>
          <w:rFonts w:cstheme="minorBidi"/>
        </w:rPr>
        <w:t xml:space="preserve">) </w:t>
      </w:r>
      <w:r w:rsidRPr="00DF75F0">
        <w:rPr>
          <w:lang w:eastAsia="en-US"/>
        </w:rPr>
        <w:t xml:space="preserve">onto a cylinder with </w:t>
      </w:r>
      <w:r>
        <w:rPr>
          <w:lang w:eastAsia="en-US"/>
        </w:rPr>
        <w:t xml:space="preserve">a </w:t>
      </w:r>
      <w:r w:rsidRPr="00DF75F0">
        <w:rPr>
          <w:lang w:eastAsia="en-US"/>
        </w:rPr>
        <w:t xml:space="preserve">radius of the tunnel design radius </w:t>
      </w:r>
      <w:r w:rsidRPr="00DF75F0">
        <w:rPr>
          <w:rFonts w:cstheme="minorBidi"/>
        </w:rPr>
        <w:t>(</w:t>
      </w:r>
      <w:r w:rsidRPr="00DF75F0">
        <w:rPr>
          <w:rFonts w:cstheme="minorBidi"/>
          <w:i/>
          <w:iCs/>
        </w:rPr>
        <w:t>x</w:t>
      </w:r>
      <w:r w:rsidRPr="00DF75F0">
        <w:rPr>
          <w:i/>
          <w:iCs/>
        </w:rPr>
        <w:t>′</w:t>
      </w:r>
      <w:r w:rsidRPr="00891CC9">
        <w:rPr>
          <w:rFonts w:cstheme="minorBidi"/>
          <w:iCs/>
        </w:rPr>
        <w:t>,</w:t>
      </w:r>
      <w:r>
        <w:rPr>
          <w:rFonts w:cstheme="minorBidi"/>
          <w:i/>
          <w:iCs/>
        </w:rPr>
        <w:t xml:space="preserve"> </w:t>
      </w:r>
      <w:r w:rsidRPr="00DF75F0">
        <w:rPr>
          <w:rFonts w:cstheme="minorBidi"/>
          <w:i/>
          <w:iCs/>
        </w:rPr>
        <w:t>z</w:t>
      </w:r>
      <w:r w:rsidRPr="00DF75F0">
        <w:rPr>
          <w:i/>
          <w:iCs/>
        </w:rPr>
        <w:t>′</w:t>
      </w:r>
      <w:r w:rsidRPr="00DF75F0">
        <w:rPr>
          <w:rFonts w:cstheme="minorBidi"/>
        </w:rPr>
        <w:t>)</w:t>
      </w:r>
      <w:r w:rsidRPr="00DF75F0">
        <w:rPr>
          <w:lang w:eastAsia="en-US"/>
        </w:rPr>
        <w:t>, and then unroll</w:t>
      </w:r>
      <w:r w:rsidR="00777477">
        <w:rPr>
          <w:lang w:eastAsia="en-US"/>
        </w:rPr>
        <w:t>ing</w:t>
      </w:r>
      <w:r w:rsidRPr="00DF75F0">
        <w:rPr>
          <w:lang w:eastAsia="en-US"/>
        </w:rPr>
        <w:t xml:space="preserve"> the cylinder along its </w:t>
      </w:r>
      <w:r w:rsidRPr="00DF75F0">
        <w:rPr>
          <w:lang w:eastAsia="en-US"/>
        </w:rPr>
        <w:t xml:space="preserve">parent line to obtain a 2D planar point cloud </w:t>
      </w:r>
      <w:r w:rsidRPr="00DF75F0">
        <w:rPr>
          <w:rFonts w:cstheme="minorBidi"/>
        </w:rPr>
        <w:t>(</w:t>
      </w:r>
      <w:r w:rsidRPr="00DF75F0">
        <w:rPr>
          <w:rFonts w:cstheme="minorBidi"/>
          <w:i/>
          <w:iCs/>
        </w:rPr>
        <w:t>x</w:t>
      </w:r>
      <w:r w:rsidRPr="00DF75F0">
        <w:rPr>
          <w:i/>
          <w:iCs/>
        </w:rPr>
        <w:t>″</w:t>
      </w:r>
      <w:r w:rsidRPr="00891CC9">
        <w:rPr>
          <w:rFonts w:cstheme="minorBidi"/>
          <w:iCs/>
        </w:rPr>
        <w:t>,</w:t>
      </w:r>
      <w:r>
        <w:rPr>
          <w:rFonts w:cstheme="minorBidi"/>
          <w:iCs/>
        </w:rPr>
        <w:t xml:space="preserve"> </w:t>
      </w:r>
      <w:r w:rsidRPr="00DF75F0">
        <w:rPr>
          <w:rFonts w:cstheme="minorBidi"/>
          <w:i/>
          <w:iCs/>
        </w:rPr>
        <w:t>z</w:t>
      </w:r>
      <w:r w:rsidRPr="00DF75F0">
        <w:rPr>
          <w:i/>
          <w:iCs/>
        </w:rPr>
        <w:t>″</w:t>
      </w:r>
      <w:r w:rsidRPr="00DF75F0">
        <w:rPr>
          <w:rFonts w:cstheme="minorBidi"/>
        </w:rPr>
        <w:t>)</w:t>
      </w:r>
      <w:r w:rsidRPr="00DF75F0">
        <w:rPr>
          <w:lang w:eastAsia="en-US"/>
        </w:rPr>
        <w:t xml:space="preserve">. </w:t>
      </w:r>
      <w:r w:rsidR="00777477">
        <w:rPr>
          <w:lang w:eastAsia="en-US"/>
        </w:rPr>
        <w:t xml:space="preserve">Secondly, </w:t>
      </w:r>
      <w:r w:rsidR="008C044E">
        <w:rPr>
          <w:lang w:eastAsia="en-US"/>
        </w:rPr>
        <w:t>using</w:t>
      </w:r>
      <w:r w:rsidRPr="00DF75F0">
        <w:rPr>
          <w:lang w:eastAsia="en-US"/>
        </w:rPr>
        <w:t xml:space="preserve"> the average </w:t>
      </w:r>
      <w:r w:rsidR="00777477">
        <w:rPr>
          <w:lang w:eastAsia="en-US"/>
        </w:rPr>
        <w:t xml:space="preserve">point cloud </w:t>
      </w:r>
      <w:r w:rsidRPr="00DF75F0">
        <w:rPr>
          <w:lang w:eastAsia="en-US"/>
        </w:rPr>
        <w:t>intensity value as the gr</w:t>
      </w:r>
      <w:r w:rsidRPr="006E7900">
        <w:rPr>
          <w:lang w:eastAsia="en-US"/>
        </w:rPr>
        <w:t>ay value</w:t>
      </w:r>
      <w:r>
        <w:rPr>
          <w:lang w:eastAsia="en-US"/>
        </w:rPr>
        <w:t xml:space="preserve"> via </w:t>
      </w:r>
      <w:r w:rsidRPr="00D818D6">
        <w:rPr>
          <w:lang w:eastAsia="en-US"/>
        </w:rPr>
        <w:t>the square grid partition method</w:t>
      </w:r>
      <w:r>
        <w:rPr>
          <w:lang w:eastAsia="en-US"/>
        </w:rPr>
        <w:t xml:space="preserve"> </w:t>
      </w:r>
      <w:r>
        <w:rPr>
          <w:lang w:eastAsia="en-US"/>
        </w:rPr>
        <w:fldChar w:fldCharType="begin"/>
      </w:r>
      <w:r>
        <w:rPr>
          <w:lang w:eastAsia="en-US"/>
        </w:rPr>
        <w:instrText xml:space="preserve"> ADDIN EN.CITE &lt;EndNote&gt;&lt;Cite&gt;&lt;Author&gt;Huang&lt;/Author&gt;&lt;Year&gt;2020&lt;/Year&gt;&lt;RecNum&gt;8&lt;/RecNum&gt;&lt;DisplayText&gt;(Huang et al., 2020)&lt;/DisplayText&gt;&lt;record&gt;&lt;rec-number&gt;8&lt;/rec-number&gt;&lt;foreign-keys&gt;&lt;key app="EN" db-id="drsdxa2do200w8es5p2xvzxcwsv9tv0f9d2w" timestamp="1638024531"&gt;8&lt;/key&gt;&lt;/foreign-keys&gt;&lt;ref-type name="Journal Article"&gt;17&lt;/ref-type&gt;&lt;contributors&gt;&lt;authors&gt;&lt;author&gt;Huang, H. W.&lt;/author&gt;&lt;author&gt;Cheng, W.&lt;/author&gt;&lt;author&gt;Zhou, M. L.&lt;/author&gt;&lt;author&gt;Chen, J. Y.&lt;/author&gt;&lt;author&gt;Zhao, S.&lt;/author&gt;&lt;/authors&gt;&lt;/contributors&gt;&lt;auth-address&gt;Tongji Univ, Key Lab Geotech &amp;amp; Underground Engn, Dept Geotech Engn, Siping Rd 1239, Shanghai 200092, Peoples R China&lt;/auth-address&gt;&lt;titles&gt;&lt;title&gt;Towards Automated 3D Inspection of Water Leakages in Shield Tunnel Linings Using Mobile Laser Scanning Data&lt;/title&gt;&lt;secondary-title&gt;Sensors&lt;/secondary-title&gt;&lt;alt-title&gt;Sensors-Basel&lt;/alt-title&gt;&lt;/titles&gt;&lt;periodical&gt;&lt;full-title&gt;Sensors&lt;/full-title&gt;&lt;abbr-1&gt;Sensors-Basel&lt;/abbr-1&gt;&lt;/periodical&gt;&lt;alt-periodical&gt;&lt;full-title&gt;Sensors&lt;/full-title&gt;&lt;abbr-1&gt;Sensors-Basel&lt;/abbr-1&gt;&lt;/alt-periodical&gt;&lt;volume&gt;20&lt;/volume&gt;&lt;number&gt;22&lt;/number&gt;&lt;keywords&gt;&lt;keyword&gt;water leakage&lt;/keyword&gt;&lt;keyword&gt;mobile laser scanning&lt;/keyword&gt;&lt;keyword&gt;point cloud&lt;/keyword&gt;&lt;keyword&gt;deep learning&lt;/keyword&gt;&lt;keyword&gt;3d reconstruction&lt;/keyword&gt;&lt;keyword&gt;shield tunnel lining&lt;/keyword&gt;&lt;keyword&gt;defects&lt;/keyword&gt;&lt;keyword&gt;crack&lt;/keyword&gt;&lt;/keywords&gt;&lt;dates&gt;&lt;year&gt;2020&lt;/year&gt;&lt;pub-dates&gt;&lt;date&gt;Nov&lt;/date&gt;&lt;/pub-dates&gt;&lt;/dates&gt;&lt;accession-num&gt;WOS:000594589100001&lt;/accession-num&gt;&lt;urls&gt;&lt;related-urls&gt;&lt;url&gt;&amp;lt;Go to ISI&amp;gt;://WOS:000594589100001&lt;/url&gt;&lt;/related-urls&gt;&lt;/urls&gt;&lt;electronic-resource-num&gt;ARTN 6669&amp;#xD;10.3390/s20226669&lt;/electronic-resource-num&gt;&lt;language&gt;English&lt;/language&gt;&lt;/record&gt;&lt;/Cite&gt;&lt;/EndNote&gt;</w:instrText>
      </w:r>
      <w:r>
        <w:rPr>
          <w:lang w:eastAsia="en-US"/>
        </w:rPr>
        <w:fldChar w:fldCharType="separate"/>
      </w:r>
      <w:r>
        <w:rPr>
          <w:noProof/>
          <w:lang w:eastAsia="en-US"/>
        </w:rPr>
        <w:t>(Huang et al., 2020)</w:t>
      </w:r>
      <w:r>
        <w:rPr>
          <w:lang w:eastAsia="en-US"/>
        </w:rPr>
        <w:fldChar w:fldCharType="end"/>
      </w:r>
      <w:r w:rsidRPr="006E7900">
        <w:rPr>
          <w:lang w:eastAsia="en-US"/>
        </w:rPr>
        <w:t>.</w:t>
      </w:r>
      <w:r>
        <w:rPr>
          <w:lang w:eastAsia="en-US"/>
        </w:rPr>
        <w:t xml:space="preserve"> </w:t>
      </w:r>
      <w:r w:rsidR="008C044E">
        <w:rPr>
          <w:lang w:eastAsia="en-US"/>
        </w:rPr>
        <w:t>The</w:t>
      </w:r>
      <w:r w:rsidRPr="006E7900">
        <w:rPr>
          <w:lang w:eastAsia="en-US"/>
        </w:rPr>
        <w:t xml:space="preserve"> mean filtering method is used </w:t>
      </w:r>
      <w:r w:rsidR="008C044E">
        <w:rPr>
          <w:lang w:eastAsia="en-US"/>
        </w:rPr>
        <w:t xml:space="preserve">for the grid without points </w:t>
      </w:r>
      <w:r w:rsidRPr="006E7900">
        <w:rPr>
          <w:lang w:eastAsia="en-US"/>
        </w:rPr>
        <w:t>to obtain its grayscale value</w:t>
      </w:r>
      <w:r w:rsidR="00A51261">
        <w:rPr>
          <w:lang w:eastAsia="en-US"/>
        </w:rPr>
        <w:t xml:space="preserve"> </w:t>
      </w:r>
      <w:r w:rsidR="00A51261">
        <w:t>(Figure 1)</w:t>
      </w:r>
      <w:r>
        <w:rPr>
          <w:lang w:eastAsia="en-US"/>
        </w:rPr>
        <w:t>.</w:t>
      </w:r>
    </w:p>
    <w:p w14:paraId="2F6ECA46" w14:textId="77777777" w:rsidR="00B11294" w:rsidRDefault="00B11294" w:rsidP="00B11294">
      <w:pPr>
        <w:widowControl w:val="0"/>
        <w:suppressAutoHyphens w:val="0"/>
        <w:autoSpaceDN w:val="0"/>
        <w:spacing w:before="117" w:line="260" w:lineRule="exact"/>
        <w:ind w:leftChars="326" w:left="652" w:rightChars="54" w:right="108" w:firstLineChars="100" w:firstLine="240"/>
        <w:rPr>
          <w:sz w:val="24"/>
          <w:szCs w:val="24"/>
          <w:lang w:eastAsia="en-US"/>
        </w:rPr>
      </w:pPr>
      <w:r w:rsidRPr="00AD7647">
        <w:rPr>
          <w:noProof/>
          <w:sz w:val="24"/>
          <w:szCs w:val="24"/>
          <w:lang w:eastAsia="zh-CN"/>
        </w:rPr>
        <w:drawing>
          <wp:anchor distT="0" distB="0" distL="114300" distR="114300" simplePos="0" relativeHeight="251667968" behindDoc="0" locked="0" layoutInCell="1" allowOverlap="1" wp14:anchorId="11C4B0EA" wp14:editId="41C3B89B">
            <wp:simplePos x="0" y="0"/>
            <wp:positionH relativeFrom="column">
              <wp:align>left</wp:align>
            </wp:positionH>
            <wp:positionV relativeFrom="paragraph">
              <wp:posOffset>71364</wp:posOffset>
            </wp:positionV>
            <wp:extent cx="1677495" cy="1031631"/>
            <wp:effectExtent l="0" t="0" r="0" b="0"/>
            <wp:wrapNone/>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l="4395" t="2370" r="2614"/>
                    <a:stretch/>
                  </pic:blipFill>
                  <pic:spPr bwMode="auto">
                    <a:xfrm>
                      <a:off x="0" y="0"/>
                      <a:ext cx="1687971" cy="103807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D7647">
        <w:rPr>
          <w:noProof/>
          <w:sz w:val="24"/>
          <w:szCs w:val="24"/>
          <w:lang w:eastAsia="zh-CN"/>
        </w:rPr>
        <w:drawing>
          <wp:anchor distT="0" distB="0" distL="114300" distR="114300" simplePos="0" relativeHeight="251666944" behindDoc="0" locked="0" layoutInCell="1" allowOverlap="1" wp14:anchorId="0C8DE39C" wp14:editId="3A618E38">
            <wp:simplePos x="0" y="0"/>
            <wp:positionH relativeFrom="column">
              <wp:posOffset>1836273</wp:posOffset>
            </wp:positionH>
            <wp:positionV relativeFrom="paragraph">
              <wp:posOffset>74051</wp:posOffset>
            </wp:positionV>
            <wp:extent cx="1318083" cy="1060450"/>
            <wp:effectExtent l="0" t="0" r="0" b="6350"/>
            <wp:wrapNone/>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l="4033"/>
                    <a:stretch/>
                  </pic:blipFill>
                  <pic:spPr bwMode="auto">
                    <a:xfrm>
                      <a:off x="0" y="0"/>
                      <a:ext cx="1318083" cy="1060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52B9B8" w14:textId="77777777" w:rsidR="00B11294" w:rsidRPr="00AD7647" w:rsidRDefault="00B11294" w:rsidP="00B11294">
      <w:pPr>
        <w:widowControl w:val="0"/>
        <w:suppressAutoHyphens w:val="0"/>
        <w:autoSpaceDN w:val="0"/>
        <w:spacing w:before="117" w:line="260" w:lineRule="exact"/>
        <w:ind w:leftChars="326" w:left="652" w:rightChars="54" w:right="108" w:firstLineChars="100" w:firstLine="180"/>
        <w:rPr>
          <w:sz w:val="18"/>
          <w:szCs w:val="18"/>
          <w:lang w:eastAsia="en-US"/>
        </w:rPr>
      </w:pPr>
    </w:p>
    <w:p w14:paraId="28AB9CF7" w14:textId="77777777" w:rsidR="00B11294" w:rsidRPr="00AD7647" w:rsidRDefault="00B11294" w:rsidP="00B11294">
      <w:pPr>
        <w:widowControl w:val="0"/>
        <w:suppressAutoHyphens w:val="0"/>
        <w:autoSpaceDN w:val="0"/>
        <w:spacing w:before="117" w:line="260" w:lineRule="exact"/>
        <w:ind w:leftChars="326" w:left="652" w:rightChars="54" w:right="108" w:firstLineChars="100" w:firstLine="180"/>
        <w:rPr>
          <w:sz w:val="18"/>
          <w:szCs w:val="18"/>
          <w:lang w:eastAsia="en-US"/>
        </w:rPr>
      </w:pPr>
    </w:p>
    <w:p w14:paraId="5AB17064" w14:textId="77777777" w:rsidR="00B11294" w:rsidRDefault="00B11294" w:rsidP="00B11294">
      <w:pPr>
        <w:widowControl w:val="0"/>
        <w:suppressAutoHyphens w:val="0"/>
        <w:autoSpaceDN w:val="0"/>
        <w:spacing w:before="117" w:line="260" w:lineRule="exact"/>
        <w:ind w:leftChars="360" w:left="720" w:rightChars="54" w:right="108"/>
        <w:rPr>
          <w:sz w:val="18"/>
          <w:szCs w:val="18"/>
          <w:lang w:eastAsia="en-US"/>
        </w:rPr>
      </w:pPr>
    </w:p>
    <w:p w14:paraId="6431A32A" w14:textId="77777777" w:rsidR="00B11294" w:rsidRPr="00AD7647" w:rsidRDefault="00B11294" w:rsidP="00B11294">
      <w:pPr>
        <w:pStyle w:val="a2"/>
        <w:ind w:leftChars="360" w:left="720"/>
        <w:rPr>
          <w:lang w:eastAsia="en-US"/>
        </w:rPr>
      </w:pPr>
    </w:p>
    <w:p w14:paraId="5F4D5F3E" w14:textId="77777777" w:rsidR="00B11294" w:rsidRPr="00AD7647" w:rsidRDefault="00B11294" w:rsidP="00B11294">
      <w:pPr>
        <w:widowControl w:val="0"/>
        <w:suppressAutoHyphens w:val="0"/>
        <w:autoSpaceDN w:val="0"/>
        <w:spacing w:before="117" w:line="260" w:lineRule="exact"/>
        <w:ind w:leftChars="326" w:left="652" w:rightChars="54" w:right="108" w:firstLineChars="100" w:firstLine="240"/>
        <w:rPr>
          <w:rFonts w:eastAsiaTheme="minorEastAsia"/>
          <w:lang w:eastAsia="zh-CN"/>
        </w:rPr>
      </w:pPr>
      <w:r w:rsidRPr="00AD7647">
        <w:rPr>
          <w:rFonts w:eastAsiaTheme="minorEastAsia"/>
          <w:sz w:val="24"/>
          <w:szCs w:val="24"/>
          <w:lang w:eastAsia="zh-CN"/>
        </w:rPr>
        <w:t xml:space="preserve">   </w:t>
      </w:r>
      <w:r w:rsidRPr="00AD7647">
        <w:rPr>
          <w:rFonts w:eastAsiaTheme="minorEastAsia"/>
          <w:lang w:eastAsia="zh-CN"/>
        </w:rPr>
        <w:t xml:space="preserve"> </w:t>
      </w:r>
      <w:r>
        <w:rPr>
          <w:rFonts w:eastAsiaTheme="minorEastAsia"/>
          <w:lang w:eastAsia="zh-CN"/>
        </w:rPr>
        <w:t xml:space="preserve">           </w:t>
      </w:r>
      <w:r w:rsidRPr="00AD7647">
        <w:rPr>
          <w:rFonts w:eastAsiaTheme="minorEastAsia"/>
          <w:lang w:eastAsia="zh-CN"/>
        </w:rPr>
        <w:t xml:space="preserve">(a)                        </w:t>
      </w:r>
      <w:r>
        <w:rPr>
          <w:rFonts w:eastAsiaTheme="minorEastAsia"/>
          <w:lang w:eastAsia="zh-CN"/>
        </w:rPr>
        <w:t xml:space="preserve">            </w:t>
      </w:r>
      <w:r w:rsidRPr="00AD7647">
        <w:rPr>
          <w:rFonts w:eastAsiaTheme="minorEastAsia"/>
          <w:lang w:eastAsia="zh-CN"/>
        </w:rPr>
        <w:t xml:space="preserve">           (</w:t>
      </w:r>
      <w:proofErr w:type="gramStart"/>
      <w:r w:rsidRPr="00AD7647">
        <w:rPr>
          <w:rFonts w:eastAsiaTheme="minorEastAsia"/>
          <w:lang w:eastAsia="zh-CN"/>
        </w:rPr>
        <w:t>b</w:t>
      </w:r>
      <w:proofErr w:type="gramEnd"/>
      <w:r w:rsidRPr="00AD7647">
        <w:rPr>
          <w:rFonts w:eastAsiaTheme="minorEastAsia"/>
          <w:lang w:eastAsia="zh-CN"/>
        </w:rPr>
        <w:t>)</w:t>
      </w:r>
    </w:p>
    <w:p w14:paraId="4A24A76E" w14:textId="284E9C9C" w:rsidR="00B11294" w:rsidRPr="00E47A27" w:rsidRDefault="00B11294" w:rsidP="00E47A27">
      <w:pPr>
        <w:spacing w:before="120" w:after="120"/>
        <w:jc w:val="center"/>
        <w:rPr>
          <w:rFonts w:eastAsiaTheme="minorEastAsia"/>
          <w:bCs/>
          <w:lang w:eastAsia="zh-CN"/>
        </w:rPr>
      </w:pPr>
      <w:r>
        <w:rPr>
          <w:rFonts w:eastAsiaTheme="minorEastAsia"/>
          <w:bCs/>
          <w:lang w:eastAsia="zh-CN"/>
        </w:rPr>
        <w:t>Figure</w:t>
      </w:r>
      <w:r w:rsidRPr="00AD7647">
        <w:rPr>
          <w:rFonts w:eastAsiaTheme="minorEastAsia"/>
          <w:bCs/>
          <w:lang w:eastAsia="zh-CN"/>
        </w:rPr>
        <w:t xml:space="preserve"> </w:t>
      </w:r>
      <w:r w:rsidR="00A51261">
        <w:rPr>
          <w:rFonts w:eastAsiaTheme="minorEastAsia"/>
          <w:bCs/>
          <w:lang w:eastAsia="zh-CN"/>
        </w:rPr>
        <w:t>1</w:t>
      </w:r>
      <w:r>
        <w:rPr>
          <w:rFonts w:eastAsiaTheme="minorEastAsia"/>
          <w:bCs/>
          <w:lang w:eastAsia="zh-CN"/>
        </w:rPr>
        <w:t xml:space="preserve">: </w:t>
      </w:r>
      <w:r w:rsidRPr="00AD7647">
        <w:rPr>
          <w:rFonts w:eastAsiaTheme="minorEastAsia" w:hint="eastAsia"/>
          <w:bCs/>
          <w:lang w:eastAsia="zh-CN"/>
        </w:rPr>
        <w:t>(</w:t>
      </w:r>
      <w:r w:rsidRPr="00AD7647">
        <w:rPr>
          <w:rFonts w:eastAsiaTheme="minorEastAsia"/>
          <w:bCs/>
          <w:lang w:eastAsia="zh-CN"/>
        </w:rPr>
        <w:t>a) Projecting and unrolling. (b) Square grid partition method</w:t>
      </w:r>
      <w:r>
        <w:rPr>
          <w:rFonts w:eastAsiaTheme="minorEastAsia"/>
          <w:bCs/>
          <w:lang w:eastAsia="zh-CN"/>
        </w:rPr>
        <w:t>.</w:t>
      </w:r>
    </w:p>
    <w:p w14:paraId="61E87180" w14:textId="4888BCD7" w:rsidR="00AD7647" w:rsidRDefault="00A51261" w:rsidP="00CB4928">
      <w:r>
        <w:t xml:space="preserve">In this study, </w:t>
      </w:r>
      <w:r w:rsidR="00BA4A4A" w:rsidRPr="00BA4A4A">
        <w:t>Mask R-CNN</w:t>
      </w:r>
      <w:r w:rsidR="002320FF">
        <w:t xml:space="preserve"> </w:t>
      </w:r>
      <w:r w:rsidR="002320FF">
        <w:fldChar w:fldCharType="begin"/>
      </w:r>
      <w:r w:rsidR="002320FF">
        <w:instrText xml:space="preserve"> ADDIN EN.CITE &lt;EndNote&gt;&lt;Cite&gt;&lt;Author&gt;He&lt;/Author&gt;&lt;Year&gt;2017&lt;/Year&gt;&lt;RecNum&gt;19&lt;/RecNum&gt;&lt;DisplayText&gt;(He et al., 2017)&lt;/DisplayText&gt;&lt;record&gt;&lt;rec-number&gt;19&lt;/rec-number&gt;&lt;foreign-keys&gt;&lt;key app="EN" db-id="drsdxa2do200w8es5p2xvzxcwsv9tv0f9d2w" timestamp="1638028384"&gt;19&lt;/key&gt;&lt;/foreign-keys&gt;&lt;ref-type name="Journal Article"&gt;17&lt;/ref-type&gt;&lt;contributors&gt;&lt;authors&gt;&lt;author&gt;He, K. M.&lt;/author&gt;&lt;author&gt;Gkioxari, G.&lt;/author&gt;&lt;author&gt;Dollar, P.&lt;/author&gt;&lt;author&gt;Girshick, R.&lt;/author&gt;&lt;/authors&gt;&lt;/contributors&gt;&lt;auth-address&gt;Facebook AI Res FAIR, Menlo Pk, CA 94025 USA&lt;/auth-address&gt;&lt;titles&gt;&lt;title&gt;Mask R-CNN&lt;/title&gt;&lt;secondary-title&gt;2017 Ieee International Conference on Computer Vision (Iccv)&lt;/secondary-title&gt;&lt;alt-title&gt;Ieee I Conf Comp Vis&lt;/alt-title&gt;&lt;/titles&gt;&lt;periodical&gt;&lt;full-title&gt;2017 Ieee International Conference on Computer Vision (Iccv)&lt;/full-title&gt;&lt;abbr-1&gt;Ieee I Conf Comp Vis&lt;/abbr-1&gt;&lt;/periodical&gt;&lt;alt-periodical&gt;&lt;full-title&gt;2017 Ieee International Conference on Computer Vision (Iccv)&lt;/full-title&gt;&lt;abbr-1&gt;Ieee I Conf Comp Vis&lt;/abbr-1&gt;&lt;/alt-periodical&gt;&lt;pages&gt;2980-2988&lt;/pages&gt;&lt;dates&gt;&lt;year&gt;2017&lt;/year&gt;&lt;/dates&gt;&lt;isbn&gt;1550-5499&lt;/isbn&gt;&lt;accession-num&gt;WOS:000425498403005&lt;/accession-num&gt;&lt;urls&gt;&lt;related-urls&gt;&lt;url&gt;&amp;lt;Go to ISI&amp;gt;://WOS:000425498403005&lt;/url&gt;&lt;url&gt;https://ieeexplore.ieee.org/document/8237584/&lt;/url&gt;&lt;/related-urls&gt;&lt;/urls&gt;&lt;electronic-resource-num&gt;10.1109/Iccv.2017.322&lt;/electronic-resource-num&gt;&lt;language&gt;English&lt;/language&gt;&lt;/record&gt;&lt;/Cite&gt;&lt;/EndNote&gt;</w:instrText>
      </w:r>
      <w:r w:rsidR="002320FF">
        <w:fldChar w:fldCharType="separate"/>
      </w:r>
      <w:r w:rsidR="002320FF">
        <w:rPr>
          <w:noProof/>
        </w:rPr>
        <w:t>(He et al., 2017)</w:t>
      </w:r>
      <w:r w:rsidR="002320FF">
        <w:fldChar w:fldCharType="end"/>
      </w:r>
      <w:r w:rsidR="00BA4A4A" w:rsidRPr="00BA4A4A">
        <w:t xml:space="preserve"> algorithm</w:t>
      </w:r>
      <w:r w:rsidR="002320FF">
        <w:t xml:space="preserve"> (as shown in Figure </w:t>
      </w:r>
      <w:r>
        <w:t>2</w:t>
      </w:r>
      <w:r w:rsidR="002320FF">
        <w:t>)</w:t>
      </w:r>
      <w:r w:rsidR="00BA4A4A" w:rsidRPr="00BA4A4A">
        <w:t xml:space="preserve"> is used for apparent defect recognition on images, which </w:t>
      </w:r>
      <w:r>
        <w:t>can</w:t>
      </w:r>
      <w:r w:rsidR="00BA4A4A" w:rsidRPr="00BA4A4A">
        <w:t xml:space="preserve"> segment</w:t>
      </w:r>
      <w:r>
        <w:t xml:space="preserve"> tunnel lining defects</w:t>
      </w:r>
      <w:r w:rsidR="00BA4A4A" w:rsidRPr="00BA4A4A">
        <w:t xml:space="preserve"> with high efficiency and accuracy. </w:t>
      </w:r>
      <w:r>
        <w:t>The</w:t>
      </w:r>
      <w:r w:rsidRPr="00BA4A4A">
        <w:t xml:space="preserve"> </w:t>
      </w:r>
      <w:r w:rsidR="00BA4A4A" w:rsidRPr="00BA4A4A">
        <w:t xml:space="preserve">composition </w:t>
      </w:r>
      <w:r>
        <w:t xml:space="preserve">of </w:t>
      </w:r>
      <w:r w:rsidRPr="00BA4A4A">
        <w:t xml:space="preserve">Mask R-CNN </w:t>
      </w:r>
      <w:r w:rsidR="00BA4A4A" w:rsidRPr="00BA4A4A">
        <w:t>includes skeleton structure, neck structure</w:t>
      </w:r>
      <w:r>
        <w:t>,</w:t>
      </w:r>
      <w:r w:rsidR="00BA4A4A" w:rsidRPr="00BA4A4A">
        <w:t xml:space="preserve"> and head structure. The skeleton structure consists of </w:t>
      </w:r>
      <w:proofErr w:type="spellStart"/>
      <w:r w:rsidR="00BA4A4A" w:rsidRPr="00BA4A4A">
        <w:t>ResNet</w:t>
      </w:r>
      <w:proofErr w:type="spellEnd"/>
      <w:r w:rsidR="002320FF">
        <w:t xml:space="preserve"> </w:t>
      </w:r>
      <w:r w:rsidR="002320FF">
        <w:fldChar w:fldCharType="begin"/>
      </w:r>
      <w:r w:rsidR="002320FF">
        <w:instrText xml:space="preserve"> ADDIN EN.CITE &lt;EndNote&gt;&lt;Cite&gt;&lt;Author&gt;He&lt;/Author&gt;&lt;Year&gt;2016&lt;/Year&gt;&lt;RecNum&gt;14&lt;/RecNum&gt;&lt;DisplayText&gt;(He et al., 2016)&lt;/DisplayText&gt;&lt;record&gt;&lt;rec-number&gt;14&lt;/rec-number&gt;&lt;foreign-keys&gt;&lt;key app="EN" db-id="drsdxa2do200w8es5p2xvzxcwsv9tv0f9d2w" timestamp="1638027291"&gt;14&lt;/key&gt;&lt;/foreign-keys&gt;&lt;ref-type name="Journal Article"&gt;17&lt;/ref-type&gt;&lt;contributors&gt;&lt;authors&gt;&lt;author&gt;He, K. M.&lt;/author&gt;&lt;author&gt;Zhang, X. Y.&lt;/author&gt;&lt;author&gt;Ren, S. Q.&lt;/author&gt;&lt;author&gt;Sun, J.&lt;/author&gt;&lt;/authors&gt;&lt;/contributors&gt;&lt;auth-address&gt;Microsoft Res, Beijing, Peoples R China&lt;/auth-address&gt;&lt;titles&gt;&lt;title&gt;Deep Residual Learning for Image Recognition&lt;/title&gt;&lt;secondary-title&gt;2016 Ieee Conference on Computer Vision and Pattern Recognition (Cvpr)&lt;/secondary-title&gt;&lt;alt-title&gt;Proc Cvpr Ieee&lt;/alt-title&gt;&lt;/titles&gt;&lt;alt-periodical&gt;&lt;full-title&gt;2015 Ieee Conference on Computer Vision and Pattern Recognition (Cvpr)&lt;/full-title&gt;&lt;abbr-1&gt;Proc Cvpr Ieee&lt;/abbr-1&gt;&lt;/alt-periodical&gt;&lt;pages&gt;770-778&lt;/pages&gt;&lt;dates&gt;&lt;year&gt;2016&lt;/year&gt;&lt;/dates&gt;&lt;isbn&gt;1063-6919&lt;/isbn&gt;&lt;accession-num&gt;WOS:000400012300083&lt;/accession-num&gt;&lt;urls&gt;&lt;related-urls&gt;&lt;url&gt;&amp;lt;Go to ISI&amp;gt;://WOS:000400012300083&lt;/url&gt;&lt;/related-urls&gt;&lt;/urls&gt;&lt;electronic-resource-num&gt;10.1109/Cvpr.2016.90&lt;/electronic-resource-num&gt;&lt;language&gt;English&lt;/language&gt;&lt;/record&gt;&lt;/Cite&gt;&lt;/EndNote&gt;</w:instrText>
      </w:r>
      <w:r w:rsidR="002320FF">
        <w:fldChar w:fldCharType="separate"/>
      </w:r>
      <w:r w:rsidR="002320FF">
        <w:rPr>
          <w:noProof/>
        </w:rPr>
        <w:t>(He et al., 2016)</w:t>
      </w:r>
      <w:r w:rsidR="002320FF">
        <w:fldChar w:fldCharType="end"/>
      </w:r>
      <w:r w:rsidR="00BA4A4A" w:rsidRPr="00BA4A4A">
        <w:t xml:space="preserve"> and FPN</w:t>
      </w:r>
      <w:r w:rsidR="002320FF">
        <w:t xml:space="preserve"> </w:t>
      </w:r>
      <w:r w:rsidR="002320FF">
        <w:fldChar w:fldCharType="begin"/>
      </w:r>
      <w:r w:rsidR="002320FF">
        <w:instrText xml:space="preserve"> ADDIN EN.CITE &lt;EndNote&gt;&lt;Cite&gt;&lt;Author&gt;Long&lt;/Author&gt;&lt;Year&gt;2015&lt;/Year&gt;&lt;RecNum&gt;15&lt;/RecNum&gt;&lt;DisplayText&gt;(Long et al., 2015)&lt;/DisplayText&gt;&lt;record&gt;&lt;rec-number&gt;15&lt;/rec-number&gt;&lt;foreign-keys&gt;&lt;key app="EN" db-id="drsdxa2do200w8es5p2xvzxcwsv9tv0f9d2w" timestamp="1638027386"&gt;15&lt;/key&gt;&lt;/foreign-keys&gt;&lt;ref-type name="Journal Article"&gt;17&lt;/ref-type&gt;&lt;contributors&gt;&lt;authors&gt;&lt;author&gt;Long, J.&lt;/author&gt;&lt;author&gt;Shelhamer, E.&lt;/author&gt;&lt;author&gt;Darrell, T.&lt;/author&gt;&lt;/authors&gt;&lt;/contributors&gt;&lt;auth-address&gt;Univ Calif Berkeley, Berkeley, CA 94720 USA&lt;/auth-address&gt;&lt;titles&gt;&lt;title&gt;Fully Convolutional Networks for Semantic Segmentation&lt;/title&gt;&lt;secondary-title&gt;2015 Ieee Conference on Computer Vision and Pattern Recognition (Cvpr)&lt;/secondary-title&gt;&lt;alt-title&gt;Proc Cvpr Ieee&lt;/alt-title&gt;&lt;/titles&gt;&lt;periodical&gt;&lt;full-title&gt;2015 Ieee Conference on Computer Vision and Pattern Recognition (Cvpr)&lt;/full-title&gt;&lt;abbr-1&gt;Proc Cvpr Ieee&lt;/abbr-1&gt;&lt;/periodical&gt;&lt;alt-periodical&gt;&lt;full-title&gt;2015 Ieee Conference on Computer Vision and Pattern Recognition (Cvpr)&lt;/full-title&gt;&lt;abbr-1&gt;Proc Cvpr Ieee&lt;/abbr-1&gt;&lt;/alt-periodical&gt;&lt;pages&gt;3431-3440&lt;/pages&gt;&lt;dates&gt;&lt;year&gt;2015&lt;/year&gt;&lt;/dates&gt;&lt;isbn&gt;1063-6919&lt;/isbn&gt;&lt;accession-num&gt;WOS:000387959203050&lt;/accession-num&gt;&lt;urls&gt;&lt;related-urls&gt;&lt;url&gt;&amp;lt;Go to ISI&amp;gt;://WOS:000387959203050&lt;/url&gt;&lt;/related-urls&gt;&lt;/urls&gt;&lt;electronic-resource-num&gt;DOI 10.1109/cvpr.2015.7298965&lt;/electronic-resource-num&gt;&lt;language&gt;English&lt;/language&gt;&lt;/record&gt;&lt;/Cite&gt;&lt;/EndNote&gt;</w:instrText>
      </w:r>
      <w:r w:rsidR="002320FF">
        <w:fldChar w:fldCharType="separate"/>
      </w:r>
      <w:r w:rsidR="002320FF">
        <w:rPr>
          <w:noProof/>
        </w:rPr>
        <w:t>(Long et al., 2015)</w:t>
      </w:r>
      <w:r w:rsidR="002320FF">
        <w:fldChar w:fldCharType="end"/>
      </w:r>
      <w:r w:rsidR="00BA4A4A" w:rsidRPr="00BA4A4A">
        <w:t xml:space="preserve">, mainly used </w:t>
      </w:r>
      <w:r w:rsidR="005A55F8">
        <w:t>to output</w:t>
      </w:r>
      <w:r w:rsidR="00BA4A4A" w:rsidRPr="00BA4A4A">
        <w:t xml:space="preserve"> high-quality feature maps. </w:t>
      </w:r>
      <w:r w:rsidR="005A55F8">
        <w:t>The</w:t>
      </w:r>
      <w:r w:rsidR="00BA4A4A" w:rsidRPr="00BA4A4A">
        <w:t xml:space="preserve"> </w:t>
      </w:r>
      <w:proofErr w:type="spellStart"/>
      <w:r w:rsidR="00BA4A4A" w:rsidRPr="00BA4A4A">
        <w:t>ResNet</w:t>
      </w:r>
      <w:proofErr w:type="spellEnd"/>
      <w:r w:rsidR="00BA4A4A" w:rsidRPr="00BA4A4A">
        <w:t xml:space="preserve"> algorithm can establish shortcut connections, thus effectively solving the gradient explosion and gradient disappearance problems. </w:t>
      </w:r>
      <w:r w:rsidR="005A55F8">
        <w:t>T</w:t>
      </w:r>
      <w:r w:rsidR="00BA4A4A" w:rsidRPr="00BA4A4A">
        <w:t xml:space="preserve">he FPN achieves the multi-scale detection problem of the target by connecting the </w:t>
      </w:r>
      <w:proofErr w:type="spellStart"/>
      <w:r w:rsidR="005A55F8">
        <w:t>upsampling</w:t>
      </w:r>
      <w:proofErr w:type="spellEnd"/>
      <w:r w:rsidR="00BA4A4A" w:rsidRPr="00BA4A4A">
        <w:t xml:space="preserve"> of high-level features with the bottom-up generated feature maps of the same size horizontally. The neck structure consists of RPN and ROI-Align, which are used to receive the feature map and output the candidate frames and classification results, and ROI-Align, which converts the candidate frames of different scales to the same scale and retains the pixel-level information better because of the bilinear interpolation method. The head structure consists of three parallel branches: object </w:t>
      </w:r>
      <w:r w:rsidR="005A55F8">
        <w:t>segmentation</w:t>
      </w:r>
      <w:r w:rsidR="00BA4A4A" w:rsidRPr="00BA4A4A">
        <w:t xml:space="preserve"> implemented by FCN, </w:t>
      </w:r>
      <w:r w:rsidR="005A55F8">
        <w:t>box</w:t>
      </w:r>
      <w:r w:rsidR="00BA4A4A" w:rsidRPr="00BA4A4A">
        <w:t xml:space="preserve"> regression implemented by </w:t>
      </w:r>
      <w:r w:rsidR="005A55F8">
        <w:t xml:space="preserve">a </w:t>
      </w:r>
      <w:r w:rsidR="00BA4A4A" w:rsidRPr="00BA4A4A">
        <w:t>fully connected layer, and classification, where the FCN method is the key to achieve prediction</w:t>
      </w:r>
      <w:r w:rsidR="002320FF">
        <w:t xml:space="preserve"> </w:t>
      </w:r>
      <w:r w:rsidR="002320FF">
        <w:fldChar w:fldCharType="begin"/>
      </w:r>
      <w:r w:rsidR="002320FF">
        <w:instrText xml:space="preserve"> ADDIN EN.CITE &lt;EndNote&gt;&lt;Cite&gt;&lt;Author&gt;Zhou&lt;/Author&gt;&lt;Year&gt;2021&lt;/Year&gt;&lt;RecNum&gt;7&lt;/RecNum&gt;&lt;DisplayText&gt;(Zhou et al., 2021a)&lt;/DisplayText&gt;&lt;record&gt;&lt;rec-number&gt;7&lt;/rec-number&gt;&lt;foreign-keys&gt;&lt;key app="EN" db-id="drsdxa2do200w8es5p2xvzxcwsv9tv0f9d2w" timestamp="1638024381"&gt;7&lt;/key&gt;&lt;/foreign-keys&gt;&lt;ref-type name="Journal Article"&gt;17&lt;/ref-type&gt;&lt;contributors&gt;&lt;authors&gt;&lt;author&gt;Zhou, M. L.&lt;/author&gt;&lt;author&gt;Cheng, W.&lt;/author&gt;&lt;author&gt;Huang, H. W.&lt;/author&gt;&lt;author&gt;Chen, J. Y.&lt;/author&gt;&lt;/authors&gt;&lt;/contributors&gt;&lt;auth-address&gt;Tongji Univ, Dept Geotech Engn, Key Lab Geotech &amp;amp; Underground Engn, Siping Rd 1239, Shanghai 200092, Peoples R China&lt;/auth-address&gt;&lt;titles&gt;&lt;title&gt;A Novel Approach to Automated 3D Spalling Defects Inspection in Railway Tunnel Linings Using Laser Intensity and Depth Information&lt;/title&gt;&lt;secondary-title&gt;Sensors&lt;/secondary-title&gt;&lt;alt-title&gt;Sensors-Basel&lt;/alt-title&gt;&lt;/titles&gt;&lt;periodical&gt;&lt;full-title&gt;Sensors&lt;/full-title&gt;&lt;abbr-1&gt;Sensors-Basel&lt;/abbr-1&gt;&lt;/periodical&gt;&lt;alt-periodical&gt;&lt;full-title&gt;Sensors&lt;/full-title&gt;&lt;abbr-1&gt;Sensors-Basel&lt;/abbr-1&gt;&lt;/alt-periodical&gt;&lt;volume&gt;21&lt;/volume&gt;&lt;number&gt;17&lt;/number&gt;&lt;keywords&gt;&lt;keyword&gt;spalling defects inspection&lt;/keyword&gt;&lt;keyword&gt;laser intensity&lt;/keyword&gt;&lt;keyword&gt;depth image&lt;/keyword&gt;&lt;keyword&gt;tunnel lining defect&lt;/keyword&gt;&lt;keyword&gt;mobile laser scanning&lt;/keyword&gt;&lt;keyword&gt;deep convolutional neural network&lt;/keyword&gt;&lt;keyword&gt;3d reconstruction&lt;/keyword&gt;&lt;keyword&gt;quantification&lt;/keyword&gt;&lt;keyword&gt;network&lt;/keyword&gt;&lt;keyword&gt;crack&lt;/keyword&gt;&lt;keyword&gt;model&lt;/keyword&gt;&lt;/keywords&gt;&lt;dates&gt;&lt;year&gt;2021&lt;/year&gt;&lt;pub-dates&gt;&lt;date&gt;Sep&lt;/date&gt;&lt;/pub-dates&gt;&lt;/dates&gt;&lt;accession-num&gt;WOS:000694533700001&lt;/accession-num&gt;&lt;urls&gt;&lt;related-urls&gt;&lt;url&gt;&amp;lt;Go to ISI&amp;gt;://WOS:000694533700001&lt;/url&gt;&lt;/related-urls&gt;&lt;/urls&gt;&lt;electronic-resource-num&gt;ARTN 5725&amp;#xD;10.3390/s21175725&lt;/electronic-resource-num&gt;&lt;language&gt;English&lt;/language&gt;&lt;/record&gt;&lt;/Cite&gt;&lt;/EndNote&gt;</w:instrText>
      </w:r>
      <w:r w:rsidR="002320FF">
        <w:fldChar w:fldCharType="separate"/>
      </w:r>
      <w:r w:rsidR="002320FF">
        <w:rPr>
          <w:noProof/>
        </w:rPr>
        <w:t>(Zhou et al., 2021a)</w:t>
      </w:r>
      <w:r w:rsidR="002320FF">
        <w:fldChar w:fldCharType="end"/>
      </w:r>
      <w:r w:rsidR="00BA4A4A" w:rsidRPr="00BA4A4A">
        <w:t>.</w:t>
      </w:r>
    </w:p>
    <w:p w14:paraId="72B8C2BD" w14:textId="685D2AC9" w:rsidR="00CB4928" w:rsidRDefault="00CB4928" w:rsidP="00AD7647">
      <w:pPr>
        <w:pStyle w:val="a2"/>
        <w:ind w:firstLine="0"/>
      </w:pPr>
      <w:r w:rsidRPr="00CB4928">
        <w:rPr>
          <w:noProof/>
          <w:lang w:eastAsia="zh-CN"/>
        </w:rPr>
        <w:drawing>
          <wp:inline distT="0" distB="0" distL="0" distR="0" wp14:anchorId="23A161EF" wp14:editId="5FEA0CAF">
            <wp:extent cx="3185795" cy="1340302"/>
            <wp:effectExtent l="0" t="0" r="0" b="0"/>
            <wp:docPr id="10" name="图片 10" descr="D:\微信文件\WeChat Files\wxid_32ucprdorrm822\FileStorage\Temp\1658587882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微信文件\WeChat Files\wxid_32ucprdorrm822\FileStorage\Temp\1658587882200.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85795" cy="1340302"/>
                    </a:xfrm>
                    <a:prstGeom prst="rect">
                      <a:avLst/>
                    </a:prstGeom>
                    <a:noFill/>
                    <a:ln>
                      <a:noFill/>
                    </a:ln>
                  </pic:spPr>
                </pic:pic>
              </a:graphicData>
            </a:graphic>
          </wp:inline>
        </w:drawing>
      </w:r>
    </w:p>
    <w:p w14:paraId="300F0C4F" w14:textId="4772983D" w:rsidR="00AD7647" w:rsidRPr="00AD7647" w:rsidRDefault="002320FF" w:rsidP="00AD7647">
      <w:pPr>
        <w:spacing w:before="120" w:after="120"/>
        <w:jc w:val="center"/>
        <w:rPr>
          <w:rFonts w:eastAsiaTheme="minorEastAsia"/>
          <w:bCs/>
          <w:lang w:eastAsia="zh-CN"/>
        </w:rPr>
      </w:pPr>
      <w:r>
        <w:rPr>
          <w:rFonts w:eastAsiaTheme="minorEastAsia"/>
          <w:bCs/>
          <w:lang w:eastAsia="zh-CN"/>
        </w:rPr>
        <w:t>Figure</w:t>
      </w:r>
      <w:r w:rsidR="00AD7647" w:rsidRPr="00AD7647">
        <w:rPr>
          <w:rFonts w:eastAsiaTheme="minorEastAsia"/>
          <w:bCs/>
          <w:lang w:eastAsia="zh-CN"/>
        </w:rPr>
        <w:t xml:space="preserve"> </w:t>
      </w:r>
      <w:r w:rsidR="00A51261">
        <w:rPr>
          <w:rFonts w:eastAsiaTheme="minorEastAsia"/>
          <w:bCs/>
          <w:lang w:eastAsia="zh-CN"/>
        </w:rPr>
        <w:t>2</w:t>
      </w:r>
      <w:r>
        <w:rPr>
          <w:rFonts w:eastAsiaTheme="minorEastAsia"/>
          <w:bCs/>
          <w:lang w:eastAsia="zh-CN"/>
        </w:rPr>
        <w:t>:</w:t>
      </w:r>
      <w:r w:rsidR="00AD7647" w:rsidRPr="00AD7647">
        <w:rPr>
          <w:rFonts w:eastAsiaTheme="minorEastAsia"/>
          <w:bCs/>
          <w:lang w:eastAsia="zh-CN"/>
        </w:rPr>
        <w:t xml:space="preserve"> The overall structure of the Mask R-CNN model</w:t>
      </w:r>
    </w:p>
    <w:p w14:paraId="6E141CC3" w14:textId="2A8ED9AD" w:rsidR="003A7747" w:rsidRDefault="0020543C" w:rsidP="003A7747">
      <w:pPr>
        <w:pStyle w:val="2"/>
      </w:pPr>
      <w:r>
        <w:t>I</w:t>
      </w:r>
      <w:r w:rsidR="00BA4A4A" w:rsidRPr="00BA4A4A">
        <w:t>mages fusion</w:t>
      </w:r>
    </w:p>
    <w:p w14:paraId="4F9D9E7C" w14:textId="12BA4DD4" w:rsidR="00BA4A4A" w:rsidRDefault="00BA4A4A" w:rsidP="00BA4A4A">
      <w:pPr>
        <w:pStyle w:val="3"/>
      </w:pPr>
      <w:r w:rsidRPr="00BA4A4A">
        <w:t>SIFT algorithm for feature detectio</w:t>
      </w:r>
      <w:r>
        <w:t>n</w:t>
      </w:r>
    </w:p>
    <w:p w14:paraId="38A865E0" w14:textId="133EB03C" w:rsidR="00BA4A4A" w:rsidRDefault="00BA4A4A" w:rsidP="00BA4A4A">
      <w:r>
        <w:t>Th</w:t>
      </w:r>
      <w:r w:rsidR="00560AA9">
        <w:t xml:space="preserve">e </w:t>
      </w:r>
      <w:r>
        <w:t xml:space="preserve">SIFT algorithm </w:t>
      </w:r>
      <w:r w:rsidR="00560AA9">
        <w:t xml:space="preserve">is adopted </w:t>
      </w:r>
      <w:r>
        <w:t xml:space="preserve">to </w:t>
      </w:r>
      <w:r w:rsidR="00560AA9">
        <w:t xml:space="preserve">automatically </w:t>
      </w:r>
      <w:r>
        <w:t xml:space="preserve">detect </w:t>
      </w:r>
      <w:r w:rsidR="00560AA9">
        <w:t>image</w:t>
      </w:r>
      <w:r>
        <w:t xml:space="preserve"> </w:t>
      </w:r>
      <w:r w:rsidR="00560AA9">
        <w:t>features</w:t>
      </w:r>
      <w:r>
        <w:t xml:space="preserve"> </w:t>
      </w:r>
      <w:r w:rsidR="00560AA9">
        <w:t>from MLS and digital camera systems</w:t>
      </w:r>
      <w:r>
        <w:t>. A multiscale image pyramid</w:t>
      </w:r>
      <w:r w:rsidR="00967201">
        <w:t xml:space="preserve"> (As shown in Figure 3)</w:t>
      </w:r>
      <w:r>
        <w:t xml:space="preserve"> consists of images</w:t>
      </w:r>
      <w:r w:rsidR="00AD7647">
        <w:t xml:space="preserve"> </w:t>
      </w:r>
      <w:r w:rsidR="00AD7647" w:rsidRPr="00AD7647">
        <w:rPr>
          <w:i/>
          <w:iCs/>
        </w:rPr>
        <w:t>I</w:t>
      </w:r>
      <w:r w:rsidR="00AD7647">
        <w:t>(</w:t>
      </w:r>
      <w:proofErr w:type="spellStart"/>
      <w:r w:rsidR="00AD7647" w:rsidRPr="00AD7647">
        <w:rPr>
          <w:i/>
          <w:iCs/>
        </w:rPr>
        <w:t>x</w:t>
      </w:r>
      <w:proofErr w:type="gramStart"/>
      <w:r w:rsidR="00AD7647">
        <w:t>,</w:t>
      </w:r>
      <w:r w:rsidR="00AD7647" w:rsidRPr="00AD7647">
        <w:rPr>
          <w:i/>
          <w:iCs/>
        </w:rPr>
        <w:t>y</w:t>
      </w:r>
      <w:proofErr w:type="spellEnd"/>
      <w:proofErr w:type="gramEnd"/>
      <w:r w:rsidR="00AD7647">
        <w:t>)</w:t>
      </w:r>
      <w:r>
        <w:t xml:space="preserve"> that are </w:t>
      </w:r>
      <w:proofErr w:type="spellStart"/>
      <w:r w:rsidR="00560AA9">
        <w:t>downsampled</w:t>
      </w:r>
      <w:proofErr w:type="spellEnd"/>
      <w:r>
        <w:t xml:space="preserve"> to form octaves of images </w:t>
      </w:r>
      <w:r w:rsidR="00C335DD">
        <w:t>of</w:t>
      </w:r>
      <w:r>
        <w:t xml:space="preserve"> different sizes</w:t>
      </w:r>
      <w:r w:rsidR="00560AA9">
        <w:t>. Then</w:t>
      </w:r>
      <w:r>
        <w:t xml:space="preserve"> the images are smoothed and made to vary </w:t>
      </w:r>
      <w:r>
        <w:lastRenderedPageBreak/>
        <w:t>continuously in size by Gaussian convolution</w:t>
      </w:r>
      <w:r w:rsidR="00AD7647">
        <w:t xml:space="preserve"> </w:t>
      </w:r>
      <w:r w:rsidR="00AD7647" w:rsidRPr="00AD7647">
        <w:rPr>
          <w:i/>
          <w:iCs/>
        </w:rPr>
        <w:t>G</w:t>
      </w:r>
      <w:r w:rsidR="00AD7647" w:rsidRPr="00AD7647">
        <w:t>(</w:t>
      </w:r>
      <w:r w:rsidR="00AD7647" w:rsidRPr="00AD7647">
        <w:rPr>
          <w:i/>
          <w:iCs/>
        </w:rPr>
        <w:t>x</w:t>
      </w:r>
      <w:r w:rsidR="00AD7647" w:rsidRPr="00AD7647">
        <w:t>,</w:t>
      </w:r>
      <w:r w:rsidR="00C335DD">
        <w:t xml:space="preserve"> </w:t>
      </w:r>
      <w:r w:rsidR="00AD7647" w:rsidRPr="00AD7647">
        <w:rPr>
          <w:i/>
          <w:iCs/>
        </w:rPr>
        <w:t>y</w:t>
      </w:r>
      <w:r w:rsidR="00AD7647" w:rsidRPr="00AD7647">
        <w:t>,</w:t>
      </w:r>
      <w:r w:rsidR="00C335DD">
        <w:t xml:space="preserve"> </w:t>
      </w:r>
      <w:proofErr w:type="gramStart"/>
      <w:r w:rsidR="00AD7647" w:rsidRPr="00AD7647">
        <w:rPr>
          <w:i/>
          <w:iCs/>
        </w:rPr>
        <w:t>σ</w:t>
      </w:r>
      <w:proofErr w:type="gramEnd"/>
      <w:r w:rsidR="00AD7647" w:rsidRPr="00AD7647">
        <w:t>)</w:t>
      </w:r>
      <w:r>
        <w:t xml:space="preserve"> to form multiple image scales </w:t>
      </w:r>
      <w:r w:rsidR="00AD7647">
        <w:rPr>
          <w:i/>
          <w:iCs/>
        </w:rPr>
        <w:t>L</w:t>
      </w:r>
      <w:r w:rsidR="00AD7647" w:rsidRPr="00AD7647">
        <w:t>(</w:t>
      </w:r>
      <w:r w:rsidR="00AD7647" w:rsidRPr="00AD7647">
        <w:rPr>
          <w:i/>
          <w:iCs/>
        </w:rPr>
        <w:t>x</w:t>
      </w:r>
      <w:r w:rsidR="00AD7647" w:rsidRPr="00AD7647">
        <w:t>,</w:t>
      </w:r>
      <w:r w:rsidR="00C335DD">
        <w:t xml:space="preserve"> </w:t>
      </w:r>
      <w:r w:rsidR="00AD7647" w:rsidRPr="00AD7647">
        <w:rPr>
          <w:i/>
          <w:iCs/>
        </w:rPr>
        <w:t>y</w:t>
      </w:r>
      <w:r w:rsidR="00AD7647" w:rsidRPr="00AD7647">
        <w:t>,</w:t>
      </w:r>
      <w:r w:rsidR="00C335DD">
        <w:t xml:space="preserve"> </w:t>
      </w:r>
      <w:r w:rsidR="00AD7647" w:rsidRPr="00AD7647">
        <w:rPr>
          <w:i/>
          <w:iCs/>
        </w:rPr>
        <w:t>σ</w:t>
      </w:r>
      <w:r w:rsidR="00AD7647" w:rsidRPr="00AD7647">
        <w:t>)</w:t>
      </w:r>
      <w:r w:rsidR="00AD7647">
        <w:t xml:space="preserve"> </w:t>
      </w:r>
      <w:r>
        <w:t>within the octave</w:t>
      </w:r>
      <w:r w:rsidR="00AD7647">
        <w:t>:</w:t>
      </w:r>
    </w:p>
    <w:p w14:paraId="0557C14A" w14:textId="19AC52F7" w:rsidR="00BA4A4A" w:rsidRDefault="00AD7647" w:rsidP="00AD7647">
      <w:pPr>
        <w:jc w:val="center"/>
      </w:pPr>
      <w:r>
        <w:t xml:space="preserve">                </w:t>
      </w:r>
      <w:r w:rsidR="00967201">
        <w:t xml:space="preserve"> </w:t>
      </w:r>
      <w:r>
        <w:t xml:space="preserve">   </w:t>
      </w:r>
      <w:r w:rsidR="00967201">
        <w:t xml:space="preserve">  </w:t>
      </w:r>
      <w:r>
        <w:t xml:space="preserve">     </w:t>
      </w:r>
      <w:r w:rsidR="00967201" w:rsidRPr="00AD7647">
        <w:rPr>
          <w:noProof/>
          <w:position w:val="-28"/>
        </w:rPr>
        <w:object w:dxaOrig="3040" w:dyaOrig="708" w14:anchorId="110FAFCA">
          <v:shape id="_x0000_i1027" type="#_x0000_t75" alt="" style="width:127.2pt;height:28.8pt;mso-width-percent:0;mso-height-percent:0;mso-width-percent:0;mso-height-percent:0" o:ole="">
            <v:imagedata r:id="rId25" o:title=""/>
          </v:shape>
          <o:OLEObject Type="Embed" ProgID="Equation.AxMath" ShapeID="_x0000_i1027" DrawAspect="Content" ObjectID="_1720123478" r:id="rId26"/>
        </w:object>
      </w:r>
      <w:r>
        <w:t xml:space="preserve">                 (3)</w:t>
      </w:r>
    </w:p>
    <w:p w14:paraId="1AAC7C8E" w14:textId="415076B6" w:rsidR="00D01176" w:rsidRPr="00D01176" w:rsidRDefault="00AD7647" w:rsidP="00AD7647">
      <w:pPr>
        <w:pStyle w:val="a2"/>
        <w:jc w:val="center"/>
      </w:pPr>
      <w:r>
        <w:t xml:space="preserve">                       </w:t>
      </w:r>
      <w:r w:rsidR="00AE4AE5" w:rsidRPr="00AD7647">
        <w:rPr>
          <w:noProof/>
          <w:position w:val="-13"/>
        </w:rPr>
        <w:object w:dxaOrig="3093" w:dyaOrig="396" w14:anchorId="1B3ADBFE">
          <v:shape id="_x0000_i1028" type="#_x0000_t75" alt="" style="width:126.6pt;height:16.2pt;mso-width-percent:0;mso-height-percent:0;mso-width-percent:0;mso-height-percent:0" o:ole="">
            <v:imagedata r:id="rId27" o:title=""/>
          </v:shape>
          <o:OLEObject Type="Embed" ProgID="Equation.AxMath" ShapeID="_x0000_i1028" DrawAspect="Content" ObjectID="_1720123479" r:id="rId28"/>
        </w:object>
      </w:r>
      <w:r>
        <w:t xml:space="preserve">                  (4)</w:t>
      </w:r>
    </w:p>
    <w:p w14:paraId="7BB76A25" w14:textId="583F1A1A" w:rsidR="00BA4A4A" w:rsidRDefault="00BA4A4A" w:rsidP="00BA4A4A">
      <w:r>
        <w:t xml:space="preserve">There are multiple octaves in a pyramid, and each octave contains multiple scales. The images in the same octave have the same scale but different smoothness. </w:t>
      </w:r>
      <w:r w:rsidR="00C335DD">
        <w:t>The d</w:t>
      </w:r>
      <w:r>
        <w:t>own</w:t>
      </w:r>
      <w:r w:rsidR="00C335DD">
        <w:t>-</w:t>
      </w:r>
      <w:r>
        <w:t xml:space="preserve">sampling </w:t>
      </w:r>
      <w:r w:rsidR="00C335DD">
        <w:t>approach</w:t>
      </w:r>
      <w:r>
        <w:t xml:space="preserve"> </w:t>
      </w:r>
      <w:r w:rsidR="00C335DD">
        <w:t xml:space="preserve">removes </w:t>
      </w:r>
      <w:r>
        <w:t xml:space="preserve">half the pixel value of the penultimate scale of the previous octave to reduce the size. Gaussian fuzzing is a Gaussian convolution of different scales on each octave using different </w:t>
      </w:r>
      <w:r w:rsidR="00C335DD">
        <w:t>standard deviation values (</w:t>
      </w:r>
      <w:r w:rsidRPr="00E47A27">
        <w:rPr>
          <w:i/>
          <w:iCs/>
        </w:rPr>
        <w:t>σ</w:t>
      </w:r>
      <w:r w:rsidR="00C335DD">
        <w:t>)</w:t>
      </w:r>
      <w:r>
        <w:t xml:space="preserve">. </w:t>
      </w:r>
    </w:p>
    <w:p w14:paraId="07D9321D" w14:textId="7B17335A" w:rsidR="00967201" w:rsidRDefault="00967201" w:rsidP="00967201">
      <w:pPr>
        <w:pStyle w:val="a2"/>
      </w:pPr>
      <w:r w:rsidRPr="00967201">
        <w:rPr>
          <w:noProof/>
          <w:lang w:eastAsia="zh-CN"/>
        </w:rPr>
        <w:drawing>
          <wp:anchor distT="0" distB="0" distL="114300" distR="114300" simplePos="0" relativeHeight="251668992" behindDoc="0" locked="0" layoutInCell="1" allowOverlap="1" wp14:anchorId="42FFD37F" wp14:editId="32DE86E3">
            <wp:simplePos x="0" y="0"/>
            <wp:positionH relativeFrom="margin">
              <wp:posOffset>6350</wp:posOffset>
            </wp:positionH>
            <wp:positionV relativeFrom="paragraph">
              <wp:posOffset>43180</wp:posOffset>
            </wp:positionV>
            <wp:extent cx="3105150" cy="2278080"/>
            <wp:effectExtent l="0" t="0" r="0" b="8255"/>
            <wp:wrapNone/>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9">
                      <a:extLst>
                        <a:ext uri="{28A0092B-C50C-407E-A947-70E740481C1C}">
                          <a14:useLocalDpi xmlns:a14="http://schemas.microsoft.com/office/drawing/2010/main" val="0"/>
                        </a:ext>
                      </a:extLst>
                    </a:blip>
                    <a:srcRect l="2193"/>
                    <a:stretch/>
                  </pic:blipFill>
                  <pic:spPr bwMode="auto">
                    <a:xfrm>
                      <a:off x="0" y="0"/>
                      <a:ext cx="3105150" cy="22780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15DB5C" w14:textId="4FC1A2A7" w:rsidR="00967201" w:rsidRDefault="00967201" w:rsidP="00967201">
      <w:pPr>
        <w:pStyle w:val="a2"/>
      </w:pPr>
    </w:p>
    <w:p w14:paraId="2A4C3D59" w14:textId="49DA59FF" w:rsidR="00967201" w:rsidRDefault="00967201" w:rsidP="00967201">
      <w:pPr>
        <w:pStyle w:val="a2"/>
      </w:pPr>
    </w:p>
    <w:p w14:paraId="58BB5D3C" w14:textId="75A6EE92" w:rsidR="00967201" w:rsidRDefault="00967201" w:rsidP="00967201">
      <w:pPr>
        <w:pStyle w:val="a2"/>
      </w:pPr>
    </w:p>
    <w:p w14:paraId="483CB0FD" w14:textId="5249FA61" w:rsidR="00967201" w:rsidRDefault="00967201" w:rsidP="00967201">
      <w:pPr>
        <w:pStyle w:val="a2"/>
      </w:pPr>
    </w:p>
    <w:p w14:paraId="5A032B5A" w14:textId="46A3118F" w:rsidR="00967201" w:rsidRDefault="00967201" w:rsidP="00967201">
      <w:pPr>
        <w:pStyle w:val="a2"/>
      </w:pPr>
    </w:p>
    <w:p w14:paraId="78E56A12" w14:textId="0D79592F" w:rsidR="00967201" w:rsidRDefault="00967201" w:rsidP="00967201">
      <w:pPr>
        <w:pStyle w:val="a2"/>
      </w:pPr>
    </w:p>
    <w:p w14:paraId="24973B30" w14:textId="58C6666B" w:rsidR="00967201" w:rsidRDefault="00967201" w:rsidP="00967201">
      <w:pPr>
        <w:pStyle w:val="a2"/>
      </w:pPr>
    </w:p>
    <w:p w14:paraId="4E5409BC" w14:textId="344F6F05" w:rsidR="00967201" w:rsidRDefault="00967201" w:rsidP="00967201">
      <w:pPr>
        <w:pStyle w:val="a2"/>
      </w:pPr>
    </w:p>
    <w:p w14:paraId="2950B8BE" w14:textId="2B17B5C5" w:rsidR="00967201" w:rsidRDefault="00967201" w:rsidP="00967201">
      <w:pPr>
        <w:pStyle w:val="a2"/>
      </w:pPr>
    </w:p>
    <w:p w14:paraId="47A515FE" w14:textId="2349796E" w:rsidR="00967201" w:rsidRDefault="00967201" w:rsidP="00967201">
      <w:pPr>
        <w:pStyle w:val="a2"/>
      </w:pPr>
    </w:p>
    <w:p w14:paraId="54C447BA" w14:textId="5B5C86CE" w:rsidR="00967201" w:rsidRDefault="00967201" w:rsidP="00967201">
      <w:pPr>
        <w:pStyle w:val="a2"/>
      </w:pPr>
    </w:p>
    <w:p w14:paraId="75D8AB50" w14:textId="77777777" w:rsidR="00967201" w:rsidRDefault="00967201" w:rsidP="00967201">
      <w:pPr>
        <w:pStyle w:val="a2"/>
      </w:pPr>
    </w:p>
    <w:p w14:paraId="541B1141" w14:textId="4CCFB41E" w:rsidR="00967201" w:rsidRDefault="00967201" w:rsidP="00967201">
      <w:pPr>
        <w:pStyle w:val="a2"/>
      </w:pPr>
    </w:p>
    <w:p w14:paraId="08906E88" w14:textId="4419F4E9" w:rsidR="00967201" w:rsidRDefault="00967201" w:rsidP="00967201">
      <w:pPr>
        <w:pStyle w:val="a2"/>
      </w:pPr>
    </w:p>
    <w:p w14:paraId="32D57A2B" w14:textId="075F0B05" w:rsidR="00967201" w:rsidRDefault="00967201" w:rsidP="00967201">
      <w:pPr>
        <w:pStyle w:val="a2"/>
      </w:pPr>
    </w:p>
    <w:p w14:paraId="64366DB8" w14:textId="3B049413" w:rsidR="00967201" w:rsidRPr="00967201" w:rsidRDefault="00967201" w:rsidP="00967201">
      <w:pPr>
        <w:pStyle w:val="a2"/>
        <w:jc w:val="center"/>
      </w:pPr>
      <w:r>
        <w:rPr>
          <w:rFonts w:hint="cs"/>
        </w:rPr>
        <w:t>F</w:t>
      </w:r>
      <w:r>
        <w:t>igure 3: M</w:t>
      </w:r>
      <w:r w:rsidRPr="00967201">
        <w:t>ultiscale image pyramid</w:t>
      </w:r>
      <w:r>
        <w:t xml:space="preserve"> and DOG operator</w:t>
      </w:r>
    </w:p>
    <w:p w14:paraId="70AE2E7A" w14:textId="1EE47AE8" w:rsidR="00AD7647" w:rsidRDefault="00BA4A4A" w:rsidP="00AD7647">
      <w:r>
        <w:t xml:space="preserve">Since the convolution kernel and the image scale are consistent, and the feature points are solved based on each scale, </w:t>
      </w:r>
      <w:r w:rsidR="00AD7647">
        <w:t xml:space="preserve">the </w:t>
      </w:r>
      <w:r>
        <w:t>scale invariance is achieved, which means that the feature points can be effectively extracted regardless of the close range or far range.</w:t>
      </w:r>
      <w:r w:rsidR="00C335DD">
        <w:t xml:space="preserve"> </w:t>
      </w:r>
      <w:r>
        <w:t>The Difference of Gaussian (DOG) operator</w:t>
      </w:r>
      <w:r w:rsidR="00967201">
        <w:t xml:space="preserve"> (As shown in Figure 3)</w:t>
      </w:r>
      <w:r>
        <w:t xml:space="preserve"> describes the rate of gray value change by differencing the pixel values of images in two adjacent scales and thus extracts the point with the </w:t>
      </w:r>
      <w:r w:rsidR="009C250B">
        <w:t>most significant</w:t>
      </w:r>
      <w:r>
        <w:t xml:space="preserve"> change (extreme point) as a candidate feature point</w:t>
      </w:r>
      <w:r w:rsidR="00967201">
        <w:t xml:space="preserve"> (As shown in Figure 4)</w:t>
      </w:r>
      <w:r>
        <w:t>. This method greatly improve</w:t>
      </w:r>
      <w:r w:rsidR="00AD7647">
        <w:t>s</w:t>
      </w:r>
      <w:r>
        <w:t xml:space="preserve"> the computational speed</w:t>
      </w:r>
      <w:r w:rsidR="00AD7647">
        <w:t xml:space="preserve"> compared with </w:t>
      </w:r>
      <w:r w:rsidR="00AD7647" w:rsidRPr="00AD7647">
        <w:t>the Laplacian of Gaussian (LOG) operator</w:t>
      </w:r>
      <w:r w:rsidR="00C335DD">
        <w:t>:</w:t>
      </w:r>
    </w:p>
    <w:p w14:paraId="1E6BCDB6" w14:textId="78F9E9B3" w:rsidR="00967201" w:rsidRDefault="00AD7647" w:rsidP="00967201">
      <w:pPr>
        <w:pStyle w:val="AMDisplayEquation"/>
        <w:ind w:firstLineChars="200" w:firstLine="400"/>
      </w:pPr>
      <w:r>
        <w:tab/>
      </w:r>
      <w:r w:rsidR="00AE4AE5" w:rsidRPr="00AD7647">
        <w:rPr>
          <w:noProof/>
          <w:position w:val="-35"/>
        </w:rPr>
        <w:object w:dxaOrig="4716" w:dyaOrig="855" w14:anchorId="12561065">
          <v:shape id="_x0000_i1029" type="#_x0000_t75" alt="" style="width:205.2pt;height:37.2pt;mso-width-percent:0;mso-height-percent:0;mso-width-percent:0;mso-height-percent:0" o:ole="">
            <v:imagedata r:id="rId30" o:title=""/>
          </v:shape>
          <o:OLEObject Type="Embed" ProgID="Equation.AxMath" ShapeID="_x0000_i1029" DrawAspect="Content" ObjectID="_1720123480" r:id="rId31"/>
        </w:object>
      </w:r>
      <w:r>
        <w:t xml:space="preserve">      (5)</w:t>
      </w:r>
    </w:p>
    <w:p w14:paraId="555F4E96" w14:textId="6ACBBA87" w:rsidR="00967201" w:rsidRPr="00967201" w:rsidRDefault="00967201" w:rsidP="00967201">
      <w:pPr>
        <w:pStyle w:val="a2"/>
      </w:pPr>
      <w:r w:rsidRPr="00967201">
        <w:rPr>
          <w:noProof/>
          <w:lang w:eastAsia="zh-CN"/>
        </w:rPr>
        <w:drawing>
          <wp:anchor distT="0" distB="0" distL="114300" distR="114300" simplePos="0" relativeHeight="251670016" behindDoc="0" locked="0" layoutInCell="1" allowOverlap="1" wp14:anchorId="0A63F2EE" wp14:editId="5253C1B9">
            <wp:simplePos x="0" y="0"/>
            <wp:positionH relativeFrom="column">
              <wp:posOffset>778510</wp:posOffset>
            </wp:positionH>
            <wp:positionV relativeFrom="paragraph">
              <wp:posOffset>37465</wp:posOffset>
            </wp:positionV>
            <wp:extent cx="1580515" cy="1238250"/>
            <wp:effectExtent l="0" t="0" r="635" b="0"/>
            <wp:wrapNone/>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2">
                      <a:extLst>
                        <a:ext uri="{28A0092B-C50C-407E-A947-70E740481C1C}">
                          <a14:useLocalDpi xmlns:a14="http://schemas.microsoft.com/office/drawing/2010/main" val="0"/>
                        </a:ext>
                      </a:extLst>
                    </a:blip>
                    <a:srcRect t="5602" b="3327"/>
                    <a:stretch/>
                  </pic:blipFill>
                  <pic:spPr bwMode="auto">
                    <a:xfrm>
                      <a:off x="0" y="0"/>
                      <a:ext cx="1580515" cy="1238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536ED3" w14:textId="0AD6BADF" w:rsidR="00967201" w:rsidRDefault="00967201" w:rsidP="00BA4A4A"/>
    <w:p w14:paraId="2738ADCB" w14:textId="29F95691" w:rsidR="00967201" w:rsidRDefault="00967201" w:rsidP="00BA4A4A"/>
    <w:p w14:paraId="180B0371" w14:textId="77777777" w:rsidR="00967201" w:rsidRDefault="00967201" w:rsidP="00BA4A4A"/>
    <w:p w14:paraId="1162CA73" w14:textId="3AA57502" w:rsidR="00967201" w:rsidRDefault="00967201" w:rsidP="00BA4A4A"/>
    <w:p w14:paraId="78869248" w14:textId="5DA6DC13" w:rsidR="00967201" w:rsidRDefault="00967201" w:rsidP="00967201">
      <w:pPr>
        <w:pStyle w:val="a2"/>
      </w:pPr>
    </w:p>
    <w:p w14:paraId="6555B1EC" w14:textId="23978F97" w:rsidR="00967201" w:rsidRDefault="00967201" w:rsidP="00967201">
      <w:pPr>
        <w:pStyle w:val="a2"/>
      </w:pPr>
    </w:p>
    <w:p w14:paraId="086C5A11" w14:textId="3FC7F938" w:rsidR="00967201" w:rsidRDefault="00967201" w:rsidP="00967201">
      <w:pPr>
        <w:pStyle w:val="a2"/>
      </w:pPr>
    </w:p>
    <w:p w14:paraId="75B0B846" w14:textId="179A5AF4" w:rsidR="00967201" w:rsidRDefault="00967201" w:rsidP="00967201">
      <w:pPr>
        <w:pStyle w:val="a2"/>
      </w:pPr>
    </w:p>
    <w:p w14:paraId="3100A959" w14:textId="63499BD4" w:rsidR="00967201" w:rsidRDefault="00967201" w:rsidP="00967201">
      <w:pPr>
        <w:jc w:val="center"/>
      </w:pPr>
      <w:r>
        <w:rPr>
          <w:rFonts w:hint="cs"/>
        </w:rPr>
        <w:t>F</w:t>
      </w:r>
      <w:r>
        <w:t>igure 4: The extraction of extreme points</w:t>
      </w:r>
    </w:p>
    <w:p w14:paraId="6DB228F7" w14:textId="15FD49B0" w:rsidR="00BA4A4A" w:rsidRDefault="00BA4A4A" w:rsidP="00BA4A4A">
      <w:r>
        <w:t xml:space="preserve">Moreover, the candidate feature points </w:t>
      </w:r>
      <w:r w:rsidR="00C335DD">
        <w:t>need</w:t>
      </w:r>
      <w:r>
        <w:t xml:space="preserve"> further </w:t>
      </w:r>
      <w:proofErr w:type="spellStart"/>
      <w:r>
        <w:t>denoise</w:t>
      </w:r>
      <w:proofErr w:type="spellEnd"/>
      <w:r>
        <w:t xml:space="preserve"> since the DOG operator is sensitive to edges and noises. The </w:t>
      </w:r>
      <w:proofErr w:type="spellStart"/>
      <w:r>
        <w:t>Talyor</w:t>
      </w:r>
      <w:proofErr w:type="spellEnd"/>
      <w:r>
        <w:t xml:space="preserve"> expansion of the function </w:t>
      </w:r>
      <w:r w:rsidRPr="00AD7647">
        <w:rPr>
          <w:i/>
          <w:iCs/>
        </w:rPr>
        <w:t>D</w:t>
      </w:r>
      <w:r>
        <w:t>(</w:t>
      </w:r>
      <w:r w:rsidRPr="00AD7647">
        <w:rPr>
          <w:i/>
          <w:iCs/>
        </w:rPr>
        <w:t>x</w:t>
      </w:r>
      <w:r>
        <w:t>,</w:t>
      </w:r>
      <w:r w:rsidR="00C335DD">
        <w:t xml:space="preserve"> </w:t>
      </w:r>
      <w:r w:rsidRPr="00AD7647">
        <w:rPr>
          <w:i/>
          <w:iCs/>
        </w:rPr>
        <w:t>y</w:t>
      </w:r>
      <w:r>
        <w:t>,</w:t>
      </w:r>
      <w:r w:rsidR="00C335DD">
        <w:t xml:space="preserve"> </w:t>
      </w:r>
      <w:proofErr w:type="gramStart"/>
      <w:r w:rsidRPr="00AD7647">
        <w:rPr>
          <w:i/>
          <w:iCs/>
        </w:rPr>
        <w:t>σ</w:t>
      </w:r>
      <w:proofErr w:type="gramEnd"/>
      <w:r>
        <w:t xml:space="preserve">) is employed as a fitting function for searching </w:t>
      </w:r>
      <w:r w:rsidR="00C335DD">
        <w:t>the extreme</w:t>
      </w:r>
      <w:r>
        <w:t xml:space="preserve"> points in </w:t>
      </w:r>
      <w:r w:rsidR="00C335DD">
        <w:t>continuous</w:t>
      </w:r>
      <w:r>
        <w:t xml:space="preserve"> space. </w:t>
      </w:r>
    </w:p>
    <w:p w14:paraId="08CB8752" w14:textId="65FBC082" w:rsidR="00AD7647" w:rsidRDefault="00AE4AE5" w:rsidP="00AD7647">
      <w:pPr>
        <w:pStyle w:val="AMDisplayEquation"/>
        <w:jc w:val="right"/>
      </w:pPr>
      <w:r w:rsidRPr="00AD7647">
        <w:rPr>
          <w:noProof/>
          <w:position w:val="-28"/>
        </w:rPr>
        <w:object w:dxaOrig="5188" w:dyaOrig="712" w14:anchorId="1FA88B33">
          <v:shape id="_x0000_i1030" type="#_x0000_t75" alt="" style="width:193.2pt;height:25.8pt;mso-width-percent:0;mso-height-percent:0;mso-width-percent:0;mso-height-percent:0" o:ole="">
            <v:imagedata r:id="rId33" o:title=""/>
          </v:shape>
          <o:OLEObject Type="Embed" ProgID="Equation.AxMath" ShapeID="_x0000_i1030" DrawAspect="Content" ObjectID="_1720123481" r:id="rId34"/>
        </w:object>
      </w:r>
    </w:p>
    <w:p w14:paraId="68540BB6" w14:textId="7AA80B4D" w:rsidR="00BA4A4A" w:rsidRDefault="009C250B" w:rsidP="00BA4A4A">
      <w:r>
        <w:t>The candidate features points can be obtained by f</w:t>
      </w:r>
      <w:r w:rsidR="00BA4A4A">
        <w:t>ind</w:t>
      </w:r>
      <w:r>
        <w:t>ing</w:t>
      </w:r>
      <w:r w:rsidR="00BA4A4A">
        <w:t xml:space="preserve"> the derivative of equation (</w:t>
      </w:r>
      <w:r w:rsidR="00AD7647">
        <w:t>6</w:t>
      </w:r>
      <w:r w:rsidR="00BA4A4A">
        <w:t xml:space="preserve">) and </w:t>
      </w:r>
      <w:r>
        <w:t>letting</w:t>
      </w:r>
      <w:r w:rsidR="00BA4A4A">
        <w:t xml:space="preserve"> this derivative equal 0. In addition, </w:t>
      </w:r>
      <w:proofErr w:type="gramStart"/>
      <w:r w:rsidR="00BA4A4A">
        <w:t>A</w:t>
      </w:r>
      <w:proofErr w:type="gramEnd"/>
      <w:r w:rsidR="00BA4A4A">
        <w:t xml:space="preserve"> 2</w:t>
      </w:r>
      <w:r>
        <w:t>x</w:t>
      </w:r>
      <w:r w:rsidR="00BA4A4A">
        <w:t>2 Hessian</w:t>
      </w:r>
      <w:r>
        <w:t xml:space="preserve"> </w:t>
      </w:r>
      <w:r w:rsidR="00BA4A4A">
        <w:t xml:space="preserve">matrix in the location and scale of a key point can compute the ratio of the principal curvatures. </w:t>
      </w:r>
      <w:r>
        <w:t>To select and eliminate the edge response, one can then</w:t>
      </w:r>
      <w:r w:rsidR="00BA4A4A">
        <w:t xml:space="preserve"> compare the ratio with the setting value </w:t>
      </w:r>
      <w:r w:rsidR="00A7413C">
        <w:fldChar w:fldCharType="begin"/>
      </w:r>
      <w:r w:rsidR="00A7413C">
        <w:instrText xml:space="preserve"> ADDIN EN.CITE &lt;EndNote&gt;&lt;Cite&gt;&lt;Author&gt;Lowe&lt;/Author&gt;&lt;Year&gt;2004&lt;/Year&gt;&lt;RecNum&gt;51&lt;/RecNum&gt;&lt;DisplayText&gt;(Lowe, 2004)&lt;/DisplayText&gt;&lt;record&gt;&lt;rec-number&gt;51&lt;/rec-number&gt;&lt;foreign-keys&gt;&lt;key app="EN" db-id="drsdxa2do200w8es5p2xvzxcwsv9tv0f9d2w" timestamp="1650411831"&gt;51&lt;/key&gt;&lt;/foreign-keys&gt;&lt;ref-type name="Journal Article"&gt;17&lt;/ref-type&gt;&lt;contributors&gt;&lt;authors&gt;&lt;author&gt;Lowe, D. G.&lt;/author&gt;&lt;/authors&gt;&lt;/contributors&gt;&lt;auth-address&gt;Univ British Columbia, Dept Comp Sci, Vancouver, BC V6T 1W5, Canada&lt;/auth-address&gt;&lt;titles&gt;&lt;title&gt;Distinctive image features from scale-invariant keypoints&lt;/title&gt;&lt;secondary-title&gt;International Journal of Computer Vision&lt;/secondary-title&gt;&lt;alt-title&gt;Int J Comput Vision&amp;#xD;Int J Comput Vision&lt;/alt-title&gt;&lt;/titles&gt;&lt;periodical&gt;&lt;full-title&gt;International Journal of Computer Vision&lt;/full-title&gt;&lt;abbr-1&gt;Int J Comput Vision&lt;/abbr-1&gt;&lt;/periodical&gt;&lt;pages&gt;91-110&lt;/pages&gt;&lt;volume&gt;60&lt;/volume&gt;&lt;number&gt;2&lt;/number&gt;&lt;keywords&gt;&lt;keyword&gt;invariant features&lt;/keyword&gt;&lt;keyword&gt;object recognition&lt;/keyword&gt;&lt;keyword&gt;scale invariance&lt;/keyword&gt;&lt;keyword&gt;image matching&lt;/keyword&gt;&lt;keyword&gt;recognition&lt;/keyword&gt;&lt;keyword&gt;appearance&lt;/keyword&gt;&lt;keyword&gt;models&lt;/keyword&gt;&lt;/keywords&gt;&lt;dates&gt;&lt;year&gt;2004&lt;/year&gt;&lt;pub-dates&gt;&lt;date&gt;Nov&lt;/date&gt;&lt;/pub-dates&gt;&lt;/dates&gt;&lt;isbn&gt;0920-5691&lt;/isbn&gt;&lt;accession-num&gt;WOS:000222967700001&lt;/accession-num&gt;&lt;urls&gt;&lt;related-urls&gt;&lt;url&gt;&amp;lt;Go to ISI&amp;gt;://WOS:000222967700001&lt;/url&gt;&lt;/related-urls&gt;&lt;/urls&gt;&lt;language&gt;English&lt;/language&gt;&lt;/record&gt;&lt;/Cite&gt;&lt;/EndNote&gt;</w:instrText>
      </w:r>
      <w:r w:rsidR="00A7413C">
        <w:fldChar w:fldCharType="separate"/>
      </w:r>
      <w:r w:rsidR="00A7413C">
        <w:rPr>
          <w:noProof/>
        </w:rPr>
        <w:t>(Lowe, 2004)</w:t>
      </w:r>
      <w:r w:rsidR="00A7413C">
        <w:fldChar w:fldCharType="end"/>
      </w:r>
      <w:r w:rsidR="00BA4A4A">
        <w:t xml:space="preserve">. </w:t>
      </w:r>
    </w:p>
    <w:p w14:paraId="7B523129" w14:textId="61FD3495" w:rsidR="00BA4A4A" w:rsidRDefault="00BA4A4A" w:rsidP="00BA4A4A">
      <w:r>
        <w:t>The main direction of the feature point is allocated using the distribution of adjacent pixels in the gradient direction</w:t>
      </w:r>
      <w:r w:rsidR="00B47E5C">
        <w:t xml:space="preserve"> </w:t>
      </w:r>
      <w:r w:rsidR="00B47E5C" w:rsidRPr="00B47E5C">
        <w:rPr>
          <w:i/>
          <w:iCs/>
        </w:rPr>
        <w:t>θ(</w:t>
      </w:r>
      <w:proofErr w:type="spellStart"/>
      <w:r w:rsidR="00B47E5C" w:rsidRPr="00B47E5C">
        <w:rPr>
          <w:i/>
          <w:iCs/>
        </w:rPr>
        <w:t>x,y</w:t>
      </w:r>
      <w:proofErr w:type="spellEnd"/>
      <w:r w:rsidR="00B47E5C" w:rsidRPr="00B47E5C">
        <w:rPr>
          <w:i/>
          <w:iCs/>
        </w:rPr>
        <w:t>)</w:t>
      </w:r>
      <w:r w:rsidR="00B47E5C">
        <w:t xml:space="preserve"> in</w:t>
      </w:r>
      <w:r>
        <w:t xml:space="preserve"> their neighborhoods</w:t>
      </w:r>
      <w:r w:rsidR="00A7413C">
        <w:t xml:space="preserve"> </w:t>
      </w:r>
      <w:r w:rsidR="00A7413C">
        <w:fldChar w:fldCharType="begin"/>
      </w:r>
      <w:r w:rsidR="00A7413C">
        <w:instrText xml:space="preserve"> ADDIN EN.CITE &lt;EndNote&gt;&lt;Cite&gt;&lt;Author&gt;Li&lt;/Author&gt;&lt;Year&gt;2019&lt;/Year&gt;&lt;RecNum&gt;52&lt;/RecNum&gt;&lt;DisplayText&gt;(Li et al., 2019)&lt;/DisplayText&gt;&lt;record&gt;&lt;rec-number&gt;52&lt;/rec-number&gt;&lt;foreign-keys&gt;&lt;key app="EN" db-id="drsdxa2do200w8es5p2xvzxcwsv9tv0f9d2w" timestamp="1650411863"&gt;52&lt;/key&gt;&lt;/foreign-keys&gt;&lt;ref-type name="Journal Article"&gt;17&lt;/ref-type&gt;&lt;contributors&gt;&lt;authors&gt;&lt;author&gt;Li, X. K.&lt;/author&gt;&lt;author&gt;Gao, C.&lt;/author&gt;&lt;author&gt;Guo, Y. C.&lt;/author&gt;&lt;author&gt;He, F. L.&lt;/author&gt;&lt;author&gt;Shao, Y. H.&lt;/author&gt;&lt;/authors&gt;&lt;/contributors&gt;&lt;auth-address&gt;Chongqing Univ, Educ Minist China, Key Lab Optoelect Technol &amp;amp; Syst, Chongqing 400030, Peoples R China&amp;#xD;Chongqing Univ, Coll Commun Engn, Chongqing 400030, Peoples R China&lt;/auth-address&gt;&lt;titles&gt;&lt;title&gt;Cable surface damage detection in cable-stayed bridges using optical techniques and image mosaicking&lt;/title&gt;&lt;secondary-title&gt;Optics and Laser Technology&lt;/secondary-title&gt;&lt;alt-title&gt;Opt Laser Technol&amp;#xD;Opt Laser Technol&lt;/alt-title&gt;&lt;/titles&gt;&lt;periodical&gt;&lt;full-title&gt;Optics and Laser Technology&lt;/full-title&gt;&lt;abbr-1&gt;Opt Laser Technol&lt;/abbr-1&gt;&lt;/periodical&gt;&lt;pages&gt;36-43&lt;/pages&gt;&lt;volume&gt;110&lt;/volume&gt;&lt;keywords&gt;&lt;keyword&gt;cable-stayed bridge&lt;/keyword&gt;&lt;keyword&gt;surface damage detection&lt;/keyword&gt;&lt;keyword&gt;vision inspection system&lt;/keyword&gt;&lt;keyword&gt;simplified sift&lt;/keyword&gt;&lt;keyword&gt;image mosaicking&lt;/keyword&gt;&lt;keyword&gt;vision inspection system&lt;/keyword&gt;&lt;keyword&gt;sift&lt;/keyword&gt;&lt;keyword&gt;defects&lt;/keyword&gt;&lt;keyword&gt;field&lt;/keyword&gt;&lt;/keywords&gt;&lt;dates&gt;&lt;year&gt;2019&lt;/year&gt;&lt;pub-dates&gt;&lt;date&gt;Feb&lt;/date&gt;&lt;/pub-dates&gt;&lt;/dates&gt;&lt;isbn&gt;0030-3992&lt;/isbn&gt;&lt;accession-num&gt;WOS:000449898000007&lt;/accession-num&gt;&lt;urls&gt;&lt;related-urls&gt;&lt;url&gt;&amp;lt;Go to ISI&amp;gt;://WOS:000449898000007&lt;/url&gt;&lt;/related-urls&gt;&lt;/urls&gt;&lt;language&gt;English&lt;/language&gt;&lt;/record&gt;&lt;/Cite&gt;&lt;/EndNote&gt;</w:instrText>
      </w:r>
      <w:r w:rsidR="00A7413C">
        <w:fldChar w:fldCharType="separate"/>
      </w:r>
      <w:r w:rsidR="00A7413C">
        <w:rPr>
          <w:noProof/>
        </w:rPr>
        <w:t>(Li et al., 2019)</w:t>
      </w:r>
      <w:r w:rsidR="00A7413C">
        <w:fldChar w:fldCharType="end"/>
      </w:r>
      <w:r>
        <w:t>, which can maintain rotation invariance for the image.</w:t>
      </w:r>
      <w:r w:rsidR="00B47E5C">
        <w:t xml:space="preserve"> The weights of different gradient direction of pixels depends on their gradient value </w:t>
      </w:r>
      <w:r w:rsidR="00B47E5C" w:rsidRPr="00B47E5C">
        <w:rPr>
          <w:i/>
          <w:iCs/>
        </w:rPr>
        <w:t>m(</w:t>
      </w:r>
      <w:proofErr w:type="spellStart"/>
      <w:r w:rsidR="00B47E5C" w:rsidRPr="00B47E5C">
        <w:rPr>
          <w:i/>
          <w:iCs/>
        </w:rPr>
        <w:t>x</w:t>
      </w:r>
      <w:proofErr w:type="gramStart"/>
      <w:r w:rsidR="00B47E5C" w:rsidRPr="00B47E5C">
        <w:rPr>
          <w:i/>
          <w:iCs/>
        </w:rPr>
        <w:t>,y</w:t>
      </w:r>
      <w:proofErr w:type="spellEnd"/>
      <w:proofErr w:type="gramEnd"/>
      <w:r w:rsidR="00B47E5C" w:rsidRPr="00B47E5C">
        <w:rPr>
          <w:i/>
          <w:iCs/>
        </w:rPr>
        <w:t>)</w:t>
      </w:r>
      <w:r w:rsidR="00B47E5C">
        <w:t>.</w:t>
      </w:r>
    </w:p>
    <w:p w14:paraId="540EE7A1" w14:textId="33E0329D" w:rsidR="00AD7647" w:rsidRDefault="00AD7647" w:rsidP="00AD7647">
      <w:pPr>
        <w:pStyle w:val="AMDisplayEquation"/>
        <w:ind w:firstLine="0"/>
      </w:pPr>
      <w:r>
        <w:tab/>
      </w:r>
      <w:r w:rsidR="00AE4AE5" w:rsidRPr="00AD7647">
        <w:rPr>
          <w:noProof/>
          <w:position w:val="-77"/>
        </w:rPr>
        <w:object w:dxaOrig="7365" w:dyaOrig="1706" w14:anchorId="76AFAD5E">
          <v:shape id="_x0000_i1031" type="#_x0000_t75" alt="" style="width:247.8pt;height:58.2pt;mso-width-percent:0;mso-height-percent:0;mso-width-percent:0;mso-height-percent:0" o:ole="">
            <v:imagedata r:id="rId35" o:title=""/>
          </v:shape>
          <o:OLEObject Type="Embed" ProgID="Equation.AxMath" ShapeID="_x0000_i1031" DrawAspect="Content" ObjectID="_1720123482" r:id="rId36"/>
        </w:object>
      </w:r>
    </w:p>
    <w:p w14:paraId="10488AF8" w14:textId="595D8CB8" w:rsidR="00BA4A4A" w:rsidRPr="00E47A27" w:rsidRDefault="00BA4A4A" w:rsidP="00BA4A4A">
      <w:pPr>
        <w:rPr>
          <w:lang w:val="en-GB" w:eastAsia="zh-CN"/>
        </w:rPr>
      </w:pPr>
      <w:r>
        <w:t xml:space="preserve">Calculating the gradient orientations of the points in a region near the feature point can form an orientation histogram. Take the highest point as the main direction of this feature point. </w:t>
      </w:r>
      <w:r w:rsidR="00ED323F">
        <w:t xml:space="preserve">Finally, </w:t>
      </w:r>
      <w:r>
        <w:t>the feature descriptor is generated via a direction vector, consisting of the adjacent points’ gradient orientation.</w:t>
      </w:r>
    </w:p>
    <w:p w14:paraId="522925EF" w14:textId="1F7CB4EA" w:rsidR="00BA4A4A" w:rsidRDefault="00BA4A4A" w:rsidP="00BA4A4A">
      <w:pPr>
        <w:pStyle w:val="3"/>
      </w:pPr>
      <w:r w:rsidRPr="00BA4A4A">
        <w:t>FLANN algorithm for feature matchin</w:t>
      </w:r>
      <w:r>
        <w:t>g</w:t>
      </w:r>
    </w:p>
    <w:p w14:paraId="4939A85D" w14:textId="4D0AC124" w:rsidR="00BA4A4A" w:rsidRDefault="00BA4A4A" w:rsidP="00BA4A4A">
      <w:r>
        <w:t xml:space="preserve">The FLANN algorithm is mainly implemented based on </w:t>
      </w:r>
      <w:r w:rsidR="00ED323F">
        <w:t xml:space="preserve">the </w:t>
      </w:r>
      <w:r>
        <w:t>KD-TREE operation or K-mean tree</w:t>
      </w:r>
      <w:r w:rsidR="00603494">
        <w:t>. The</w:t>
      </w:r>
      <w:r>
        <w:t xml:space="preserve"> effective search type and retrieval parameters are given by the known distribution</w:t>
      </w:r>
      <w:r w:rsidR="00D62DBA">
        <w:t xml:space="preserve"> </w:t>
      </w:r>
      <w:r>
        <w:t xml:space="preserve">characteristics of the data set and the required space resource consumption. </w:t>
      </w:r>
      <w:r w:rsidR="00ED323F">
        <w:t>T</w:t>
      </w:r>
      <w:r>
        <w:t xml:space="preserve">he </w:t>
      </w:r>
      <w:r w:rsidR="00ED323F">
        <w:t>feature</w:t>
      </w:r>
      <w:r>
        <w:t xml:space="preserve"> space required by the FLANN algorithm is usually the n-dimensional real vector space </w:t>
      </w:r>
      <w:r w:rsidRPr="00E47A27">
        <w:rPr>
          <w:i/>
          <w:iCs/>
        </w:rPr>
        <w:t>R</w:t>
      </w:r>
      <w:r w:rsidR="00603494">
        <w:rPr>
          <w:i/>
          <w:iCs/>
        </w:rPr>
        <w:t>,</w:t>
      </w:r>
      <w:r w:rsidR="00603494">
        <w:t xml:space="preserve"> and searching to</w:t>
      </w:r>
      <w:r>
        <w:t xml:space="preserve"> find the nearest neighboring point in the neighborhood of the instance point </w:t>
      </w:r>
      <w:r w:rsidR="00603494">
        <w:t xml:space="preserve">is </w:t>
      </w:r>
      <w:r>
        <w:t>based on the Euclidean distance</w:t>
      </w:r>
      <w:r w:rsidR="00AD7647">
        <w:t xml:space="preserve"> </w:t>
      </w:r>
      <w:r w:rsidR="00AD7647">
        <w:rPr>
          <w:i/>
          <w:iCs/>
        </w:rPr>
        <w:t>d</w:t>
      </w:r>
      <w:r w:rsidR="00AD7647" w:rsidRPr="00AD7647">
        <w:rPr>
          <w:i/>
          <w:iCs/>
        </w:rPr>
        <w:t>is</w:t>
      </w:r>
      <w:r w:rsidR="00AD7647">
        <w:t>(</w:t>
      </w:r>
      <w:proofErr w:type="spellStart"/>
      <w:r w:rsidR="00AD7647" w:rsidRPr="00AD7647">
        <w:rPr>
          <w:i/>
          <w:iCs/>
        </w:rPr>
        <w:t>x</w:t>
      </w:r>
      <w:r w:rsidR="00AD7647">
        <w:t>,</w:t>
      </w:r>
      <w:r w:rsidR="00AD7647" w:rsidRPr="00AD7647">
        <w:rPr>
          <w:i/>
          <w:iCs/>
        </w:rPr>
        <w:t>y</w:t>
      </w:r>
      <w:proofErr w:type="spellEnd"/>
      <w:r w:rsidR="00AD7647">
        <w:t>)</w:t>
      </w:r>
      <w:r w:rsidR="00A7413C">
        <w:t xml:space="preserve"> </w:t>
      </w:r>
      <w:r w:rsidR="00A7413C">
        <w:fldChar w:fldCharType="begin"/>
      </w:r>
      <w:r w:rsidR="00A7413C">
        <w:instrText xml:space="preserve"> ADDIN EN.CITE &lt;EndNote&gt;&lt;Cite&gt;&lt;Author&gt;Xu&lt;/Author&gt;&lt;Year&gt;2020&lt;/Year&gt;&lt;RecNum&gt;44&lt;/RecNum&gt;&lt;DisplayText&gt;(Xu and Diao, 2020)&lt;/DisplayText&gt;&lt;record&gt;&lt;rec-number&gt;44&lt;/rec-number&gt;&lt;foreign-keys&gt;&lt;key app="EN" db-id="drsdxa2do200w8es5p2xvzxcwsv9tv0f9d2w" timestamp="1650410199"&gt;44&lt;/key&gt;&lt;/foreign-keys&gt;&lt;ref-type name="Journal Article"&gt;17&lt;/ref-type&gt;&lt;contributors&gt;&lt;authors&gt;&lt;author&gt;Xu, M.&lt;/author&gt;&lt;author&gt;Diao, Y.&lt;/author&gt;&lt;/authors&gt;&lt;/contributors&gt;&lt;auth-address&gt;&lt;style face="normal" font="default" charset="134" size="100%"&gt;</w:instrText>
      </w:r>
      <w:r w:rsidR="00A7413C">
        <w:rPr>
          <w:rFonts w:ascii="宋体" w:eastAsia="宋体" w:hAnsi="宋体" w:cs="宋体" w:hint="eastAsia"/>
        </w:rPr>
        <w:instrText>四川大学机械工程学院</w:instrText>
      </w:r>
      <w:r w:rsidR="00A7413C">
        <w:instrText>&lt;/style&gt;&lt;style face="normal" font="default" size="100%"&gt;;&lt;/style&gt;&lt;/auth-address&gt;&lt;titles&gt;&lt;title&gt;Research on Image Matching Method Based on SURF Operator and FLANN Search (in Chinese)&lt;/title&gt;&lt;secondary-title&gt;Modern Computer (in Chinese)&lt;/secondary-title&gt;&lt;/titles&gt;&lt;periodical&gt;&lt;full-title&gt;Modern Computer (in Chinese)&lt;/full-title&gt;&lt;/periodical&gt;&lt;pages&gt;49-52+57&lt;/pages&gt;&lt;number&gt;14&lt;/number&gt;&lt;keywords&gt;&lt;keyword&gt;SURF&lt;/keyword&gt;&lt;keyword&gt;</w:instrText>
      </w:r>
      <w:r w:rsidR="00A7413C">
        <w:rPr>
          <w:rFonts w:ascii="宋体" w:eastAsia="宋体" w:hAnsi="宋体" w:cs="宋体" w:hint="eastAsia"/>
        </w:rPr>
        <w:instrText>特征提取</w:instrText>
      </w:r>
      <w:r w:rsidR="00A7413C">
        <w:instrText>&lt;/keyword&gt;&lt;keyword&gt;FLANN&lt;/keyword&gt;&lt;keyword&gt;</w:instrText>
      </w:r>
      <w:r w:rsidR="00A7413C">
        <w:rPr>
          <w:rFonts w:ascii="宋体" w:eastAsia="宋体" w:hAnsi="宋体" w:cs="宋体" w:hint="eastAsia"/>
        </w:rPr>
        <w:instrText>图像匹配</w:instrText>
      </w:r>
      <w:r w:rsidR="00A7413C">
        <w:instrText>&lt;/keyword&gt;&lt;/keywords&gt;&lt;dates&gt;&lt;year&gt;2020&lt;/year&gt;&lt;/dates&gt;&lt;isbn&gt;1007-1423&lt;/isbn&gt;&lt;call-num&gt;44-1415/TP&lt;/call-num&gt;&lt;urls&gt;&lt;/urls&gt;&lt;remote-database-provider&gt;Cnki&lt;/remote-database-provider&gt;&lt;/record&gt;&lt;/Cite&gt;&lt;/EndNote&gt;</w:instrText>
      </w:r>
      <w:r w:rsidR="00A7413C">
        <w:fldChar w:fldCharType="separate"/>
      </w:r>
      <w:r w:rsidR="00A7413C">
        <w:rPr>
          <w:noProof/>
        </w:rPr>
        <w:t>(Xu and Diao, 2020)</w:t>
      </w:r>
      <w:r w:rsidR="00A7413C">
        <w:fldChar w:fldCharType="end"/>
      </w:r>
      <w:r>
        <w:t>.</w:t>
      </w:r>
    </w:p>
    <w:p w14:paraId="0E353E4B" w14:textId="5D0A9AFC" w:rsidR="00BA4A4A" w:rsidRPr="00BA4A4A" w:rsidRDefault="00AD7647" w:rsidP="00AD7647">
      <w:pPr>
        <w:pStyle w:val="AMDisplayEquation"/>
        <w:ind w:firstLineChars="600" w:firstLine="1200"/>
      </w:pPr>
      <w:r>
        <w:tab/>
      </w:r>
      <w:r w:rsidR="00AE4AE5" w:rsidRPr="00AD7647">
        <w:rPr>
          <w:noProof/>
          <w:position w:val="-19"/>
        </w:rPr>
        <w:object w:dxaOrig="3848" w:dyaOrig="571" w14:anchorId="6AEA3387">
          <v:shape id="_x0000_i1032" type="#_x0000_t75" alt="" style="width:148.2pt;height:21.6pt;mso-width-percent:0;mso-height-percent:0;mso-width-percent:0;mso-height-percent:0" o:ole="">
            <v:imagedata r:id="rId37" o:title=""/>
          </v:shape>
          <o:OLEObject Type="Embed" ProgID="Equation.AxMath" ShapeID="_x0000_i1032" DrawAspect="Content" ObjectID="_1720123483" r:id="rId38"/>
        </w:object>
      </w:r>
      <w:r>
        <w:t xml:space="preserve">                (9)</w:t>
      </w:r>
    </w:p>
    <w:p w14:paraId="7E046544" w14:textId="464A5FAB" w:rsidR="00BA4A4A" w:rsidRDefault="0020543C" w:rsidP="00BA4A4A">
      <w:pPr>
        <w:pStyle w:val="3"/>
      </w:pPr>
      <w:r>
        <w:t>I</w:t>
      </w:r>
      <w:r w:rsidR="00BA4A4A">
        <w:t>mage fusion</w:t>
      </w:r>
    </w:p>
    <w:p w14:paraId="359E7EE4" w14:textId="123B2053" w:rsidR="00BA4A4A" w:rsidRPr="00BA4A4A" w:rsidRDefault="00BA4A4A" w:rsidP="00D62DBA">
      <w:r w:rsidRPr="00BA4A4A">
        <w:t xml:space="preserve">After matching the features of digital images and gray-scale images, the </w:t>
      </w:r>
      <w:proofErr w:type="spellStart"/>
      <w:r w:rsidRPr="00BA4A4A">
        <w:t>homography</w:t>
      </w:r>
      <w:proofErr w:type="spellEnd"/>
      <w:r w:rsidRPr="00BA4A4A">
        <w:t xml:space="preserve"> matrix, which reflects the mapping relationship between two images, can be calculated through feature point pairs. And then</w:t>
      </w:r>
      <w:r w:rsidR="00603494">
        <w:t>,</w:t>
      </w:r>
      <w:r w:rsidRPr="00BA4A4A">
        <w:t xml:space="preserve"> the pixels on gray-scale images should be replaced by the pixels of the </w:t>
      </w:r>
      <w:r w:rsidR="00603494">
        <w:t>defects</w:t>
      </w:r>
      <w:r w:rsidR="00603494" w:rsidRPr="00BA4A4A">
        <w:t xml:space="preserve"> </w:t>
      </w:r>
      <w:r w:rsidRPr="00BA4A4A">
        <w:t xml:space="preserve">on the digital images at the corresponding </w:t>
      </w:r>
      <w:r w:rsidR="00603494" w:rsidRPr="00BA4A4A">
        <w:t>location</w:t>
      </w:r>
      <w:r w:rsidRPr="00BA4A4A">
        <w:t>.</w:t>
      </w:r>
    </w:p>
    <w:p w14:paraId="6154945F" w14:textId="1E1B418B" w:rsidR="00C354B4" w:rsidRDefault="00FE216F" w:rsidP="00FE216F">
      <w:pPr>
        <w:pStyle w:val="1"/>
      </w:pPr>
      <w:bookmarkStart w:id="0" w:name="OLE_LINK8"/>
      <w:bookmarkStart w:id="1" w:name="OLE_LINK9"/>
      <w:bookmarkStart w:id="2" w:name="_Hlk60650105"/>
      <w:bookmarkStart w:id="3" w:name="OLE_LINK1"/>
      <w:bookmarkStart w:id="4" w:name="OLE_LINK2"/>
      <w:r w:rsidRPr="00630168">
        <w:t>Experiment and result</w:t>
      </w:r>
      <w:bookmarkEnd w:id="0"/>
      <w:bookmarkEnd w:id="1"/>
      <w:r w:rsidRPr="00630168">
        <w:t>s</w:t>
      </w:r>
      <w:bookmarkEnd w:id="2"/>
    </w:p>
    <w:p w14:paraId="3BF5EB37" w14:textId="1EF2B026" w:rsidR="00644BE2" w:rsidRDefault="00BA4A4A" w:rsidP="00D62DBA">
      <w:pPr>
        <w:pStyle w:val="a2"/>
        <w:ind w:firstLine="0"/>
      </w:pPr>
      <w:r w:rsidRPr="00BA4A4A">
        <w:t xml:space="preserve">To verify the reliability of this integrated approach and the effectiveness of the fusion algorithm, a tunnel section of a </w:t>
      </w:r>
      <w:proofErr w:type="spellStart"/>
      <w:r w:rsidRPr="00BA4A4A">
        <w:t>highspeed</w:t>
      </w:r>
      <w:proofErr w:type="spellEnd"/>
      <w:r w:rsidRPr="00BA4A4A">
        <w:t xml:space="preserve"> rail tunnel </w:t>
      </w:r>
      <w:r w:rsidR="00603494">
        <w:t xml:space="preserve">in Yunnan Province, China, </w:t>
      </w:r>
      <w:r w:rsidRPr="00BA4A4A">
        <w:t xml:space="preserve">was selected for </w:t>
      </w:r>
      <w:r w:rsidR="00603494">
        <w:t xml:space="preserve">the </w:t>
      </w:r>
      <w:r w:rsidRPr="00BA4A4A">
        <w:t xml:space="preserve">field inspection experiment. </w:t>
      </w:r>
      <w:r w:rsidR="00603494">
        <w:t>The</w:t>
      </w:r>
      <w:r w:rsidRPr="00BA4A4A">
        <w:t xml:space="preserve"> </w:t>
      </w:r>
      <w:r w:rsidRPr="00E47A27">
        <w:rPr>
          <w:i/>
          <w:iCs/>
        </w:rPr>
        <w:t>Z</w:t>
      </w:r>
      <w:r w:rsidR="00603494" w:rsidRPr="00E47A27">
        <w:rPr>
          <w:i/>
          <w:iCs/>
        </w:rPr>
        <w:t>&amp;</w:t>
      </w:r>
      <w:r w:rsidRPr="00E47A27">
        <w:rPr>
          <w:i/>
          <w:iCs/>
        </w:rPr>
        <w:t>F</w:t>
      </w:r>
      <w:r w:rsidR="00603494" w:rsidRPr="00E47A27">
        <w:rPr>
          <w:i/>
          <w:iCs/>
        </w:rPr>
        <w:t>9012</w:t>
      </w:r>
      <w:r w:rsidRPr="00BA4A4A">
        <w:t xml:space="preserve"> </w:t>
      </w:r>
      <w:r w:rsidR="00603494">
        <w:t>MLS</w:t>
      </w:r>
      <w:r w:rsidRPr="00BA4A4A">
        <w:t xml:space="preserve"> </w:t>
      </w:r>
      <w:r w:rsidR="00603494">
        <w:t xml:space="preserve">system </w:t>
      </w:r>
      <w:r w:rsidRPr="00BA4A4A">
        <w:t xml:space="preserve">with </w:t>
      </w:r>
      <w:r w:rsidR="00603494">
        <w:t xml:space="preserve">ten thousand </w:t>
      </w:r>
      <w:r w:rsidRPr="00BA4A4A">
        <w:t xml:space="preserve">points per second and 360° rotational scanning was used for the </w:t>
      </w:r>
      <w:r w:rsidR="00603494">
        <w:t>point cloud data</w:t>
      </w:r>
      <w:r w:rsidR="00603494" w:rsidRPr="00BA4A4A">
        <w:t xml:space="preserve"> </w:t>
      </w:r>
      <w:r w:rsidRPr="00BA4A4A">
        <w:t xml:space="preserve">acquisition. </w:t>
      </w:r>
      <w:r w:rsidR="00603494">
        <w:t>A mobile phone camera took the digital images of the tunnel lining defects</w:t>
      </w:r>
      <w:r w:rsidRPr="00BA4A4A">
        <w:t xml:space="preserve">. </w:t>
      </w:r>
      <w:r w:rsidR="002320FF">
        <w:t>Figure</w:t>
      </w:r>
      <w:r w:rsidRPr="00BA4A4A">
        <w:t xml:space="preserve"> </w:t>
      </w:r>
      <w:r w:rsidR="00967201">
        <w:t>5</w:t>
      </w:r>
      <w:r w:rsidR="00D62DBA">
        <w:t>(a)</w:t>
      </w:r>
      <w:r w:rsidRPr="00BA4A4A">
        <w:t xml:space="preserve"> and </w:t>
      </w:r>
      <w:r w:rsidR="002320FF">
        <w:t>Figure</w:t>
      </w:r>
      <w:r w:rsidRPr="00BA4A4A">
        <w:t xml:space="preserve"> </w:t>
      </w:r>
      <w:r w:rsidR="00967201">
        <w:t>5</w:t>
      </w:r>
      <w:r w:rsidR="00D62DBA" w:rsidRPr="00D62DBA">
        <w:t>(</w:t>
      </w:r>
      <w:r w:rsidR="00D62DBA">
        <w:t>b</w:t>
      </w:r>
      <w:r w:rsidR="00D62DBA" w:rsidRPr="00D62DBA">
        <w:t>)</w:t>
      </w:r>
      <w:r w:rsidRPr="00BA4A4A">
        <w:t xml:space="preserve"> are the digital image and gray-scale image generated from point cloud</w:t>
      </w:r>
      <w:r w:rsidR="00603494">
        <w:t xml:space="preserve"> data,</w:t>
      </w:r>
      <w:r w:rsidRPr="00BA4A4A">
        <w:t xml:space="preserve"> respectively. The </w:t>
      </w:r>
      <w:r w:rsidR="00603494">
        <w:t xml:space="preserve">lining </w:t>
      </w:r>
      <w:r w:rsidRPr="00BA4A4A">
        <w:t>crack</w:t>
      </w:r>
      <w:r w:rsidR="00603494">
        <w:t xml:space="preserve"> defect</w:t>
      </w:r>
      <w:r w:rsidRPr="00BA4A4A">
        <w:t xml:space="preserve"> in </w:t>
      </w:r>
      <w:r w:rsidR="002320FF">
        <w:t>Figure</w:t>
      </w:r>
      <w:r w:rsidRPr="00BA4A4A">
        <w:t xml:space="preserve"> </w:t>
      </w:r>
      <w:r w:rsidR="00967201">
        <w:t>5</w:t>
      </w:r>
      <w:r w:rsidR="00D62DBA" w:rsidRPr="00D62DBA">
        <w:t>(a)</w:t>
      </w:r>
      <w:r w:rsidRPr="00BA4A4A">
        <w:t xml:space="preserve"> is one of the cracks in </w:t>
      </w:r>
      <w:r w:rsidR="002320FF">
        <w:t>Figure</w:t>
      </w:r>
      <w:r w:rsidRPr="00BA4A4A">
        <w:t xml:space="preserve"> </w:t>
      </w:r>
      <w:r w:rsidR="00967201">
        <w:t>5</w:t>
      </w:r>
      <w:r w:rsidR="00D62DBA" w:rsidRPr="00D62DBA">
        <w:t>(</w:t>
      </w:r>
      <w:r w:rsidR="00D62DBA">
        <w:t>b</w:t>
      </w:r>
      <w:r w:rsidR="00D62DBA" w:rsidRPr="00D62DBA">
        <w:t>)</w:t>
      </w:r>
      <w:r w:rsidR="00820976">
        <w:t xml:space="preserve"> at the bottom right</w:t>
      </w:r>
      <w:r w:rsidRPr="00BA4A4A">
        <w:t xml:space="preserve">. The </w:t>
      </w:r>
      <w:r w:rsidR="00820976">
        <w:t xml:space="preserve">computed </w:t>
      </w:r>
      <w:r w:rsidRPr="00BA4A4A">
        <w:t>result</w:t>
      </w:r>
      <w:r w:rsidR="00820976">
        <w:t xml:space="preserve"> from</w:t>
      </w:r>
      <w:r w:rsidRPr="00BA4A4A">
        <w:t xml:space="preserve"> the SIFT and FLANN algorithm is shown </w:t>
      </w:r>
      <w:r w:rsidR="00603494">
        <w:t>in</w:t>
      </w:r>
      <w:r w:rsidRPr="00BA4A4A">
        <w:t xml:space="preserve"> </w:t>
      </w:r>
      <w:r w:rsidR="002320FF">
        <w:t>Figure</w:t>
      </w:r>
      <w:r w:rsidRPr="00BA4A4A">
        <w:t xml:space="preserve"> </w:t>
      </w:r>
      <w:r w:rsidR="00967201">
        <w:t>5</w:t>
      </w:r>
      <w:r w:rsidR="00D62DBA" w:rsidRPr="00D62DBA">
        <w:t>(</w:t>
      </w:r>
      <w:r w:rsidR="00D62DBA">
        <w:t>c</w:t>
      </w:r>
      <w:r w:rsidR="00D62DBA" w:rsidRPr="00D62DBA">
        <w:t>)</w:t>
      </w:r>
      <w:r w:rsidRPr="00BA4A4A">
        <w:t xml:space="preserve">, where green lines </w:t>
      </w:r>
      <w:r w:rsidR="00603494">
        <w:t>are</w:t>
      </w:r>
      <w:r w:rsidR="00603494" w:rsidRPr="00BA4A4A">
        <w:t xml:space="preserve"> </w:t>
      </w:r>
      <w:r w:rsidR="00603494">
        <w:t>illustrated</w:t>
      </w:r>
      <w:r w:rsidR="00603494" w:rsidRPr="00BA4A4A">
        <w:t xml:space="preserve"> </w:t>
      </w:r>
      <w:r w:rsidRPr="00BA4A4A">
        <w:t xml:space="preserve">to connect the feature points </w:t>
      </w:r>
      <w:r w:rsidRPr="00BA4A4A">
        <w:lastRenderedPageBreak/>
        <w:t xml:space="preserve">pairs. </w:t>
      </w:r>
      <w:r w:rsidR="002320FF">
        <w:t>Figure</w:t>
      </w:r>
      <w:r w:rsidRPr="00BA4A4A">
        <w:t xml:space="preserve"> </w:t>
      </w:r>
      <w:r w:rsidR="00967201">
        <w:t>5</w:t>
      </w:r>
      <w:r w:rsidR="00D62DBA" w:rsidRPr="00D62DBA">
        <w:t>(</w:t>
      </w:r>
      <w:r w:rsidR="00D62DBA">
        <w:t>d</w:t>
      </w:r>
      <w:r w:rsidR="00D62DBA" w:rsidRPr="00D62DBA">
        <w:t>)</w:t>
      </w:r>
      <w:r w:rsidRPr="00BA4A4A">
        <w:t xml:space="preserve"> shows the final fusion image</w:t>
      </w:r>
      <w:r w:rsidR="00820976">
        <w:t xml:space="preserve">, which contains the detected cracks in the tunnel lining. </w:t>
      </w:r>
    </w:p>
    <w:p w14:paraId="11525698" w14:textId="5F8954A8" w:rsidR="00D62DBA" w:rsidRDefault="0070081A" w:rsidP="00D62DBA">
      <w:pPr>
        <w:pStyle w:val="a2"/>
        <w:ind w:firstLine="0"/>
      </w:pPr>
      <w:r w:rsidRPr="0070081A">
        <w:rPr>
          <w:noProof/>
          <w:lang w:eastAsia="zh-CN"/>
        </w:rPr>
        <w:drawing>
          <wp:anchor distT="0" distB="0" distL="114300" distR="114300" simplePos="0" relativeHeight="251673088" behindDoc="0" locked="0" layoutInCell="1" allowOverlap="1" wp14:anchorId="018E1957" wp14:editId="6806BC16">
            <wp:simplePos x="0" y="0"/>
            <wp:positionH relativeFrom="margin">
              <wp:posOffset>1492250</wp:posOffset>
            </wp:positionH>
            <wp:positionV relativeFrom="paragraph">
              <wp:posOffset>3810</wp:posOffset>
            </wp:positionV>
            <wp:extent cx="1202168" cy="1135380"/>
            <wp:effectExtent l="0" t="0" r="0" b="7620"/>
            <wp:wrapNone/>
            <wp:docPr id="2" name="图片 2" descr="C:\Users\DELL\AppData\Local\Temp\WeChat Files\55e5cd1492327178bdc4cfb4fe2dd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AppData\Local\Temp\WeChat Files\55e5cd1492327178bdc4cfb4fe2dd64.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02168" cy="1135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F27FF">
        <w:rPr>
          <w:noProof/>
          <w:lang w:eastAsia="zh-CN"/>
        </w:rPr>
        <w:drawing>
          <wp:anchor distT="0" distB="0" distL="114300" distR="114300" simplePos="0" relativeHeight="251661824" behindDoc="0" locked="0" layoutInCell="1" allowOverlap="1" wp14:anchorId="2F651875" wp14:editId="6DFEBEE9">
            <wp:simplePos x="0" y="0"/>
            <wp:positionH relativeFrom="column">
              <wp:posOffset>168275</wp:posOffset>
            </wp:positionH>
            <wp:positionV relativeFrom="paragraph">
              <wp:posOffset>60960</wp:posOffset>
            </wp:positionV>
            <wp:extent cx="1241790" cy="1066800"/>
            <wp:effectExtent l="0" t="0" r="0" b="0"/>
            <wp:wrapNone/>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40">
                      <a:extLst>
                        <a:ext uri="{28A0092B-C50C-407E-A947-70E740481C1C}">
                          <a14:useLocalDpi xmlns:a14="http://schemas.microsoft.com/office/drawing/2010/main" val="0"/>
                        </a:ext>
                      </a:extLst>
                    </a:blip>
                    <a:srcRect l="6635" r="6108"/>
                    <a:stretch/>
                  </pic:blipFill>
                  <pic:spPr bwMode="auto">
                    <a:xfrm>
                      <a:off x="0" y="0"/>
                      <a:ext cx="1241790" cy="1066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A14518" w14:textId="03BD54FA" w:rsidR="00D62DBA" w:rsidRDefault="00D62DBA" w:rsidP="00D62DBA">
      <w:pPr>
        <w:pStyle w:val="a2"/>
        <w:ind w:firstLine="0"/>
      </w:pPr>
      <w:r>
        <w:rPr>
          <w:noProof/>
        </w:rPr>
        <w:t xml:space="preserve"> </w:t>
      </w:r>
    </w:p>
    <w:p w14:paraId="577DB2B6" w14:textId="4834B608" w:rsidR="00D62DBA" w:rsidRDefault="00D62DBA" w:rsidP="00D62DBA">
      <w:pPr>
        <w:pStyle w:val="a2"/>
        <w:ind w:firstLine="0"/>
      </w:pPr>
    </w:p>
    <w:p w14:paraId="553DF5CF" w14:textId="1000629F" w:rsidR="00D62DBA" w:rsidRDefault="00D62DBA" w:rsidP="00D62DBA">
      <w:pPr>
        <w:pStyle w:val="a2"/>
        <w:ind w:firstLine="0"/>
      </w:pPr>
    </w:p>
    <w:p w14:paraId="6716608D" w14:textId="42170948" w:rsidR="00D62DBA" w:rsidRDefault="00D62DBA" w:rsidP="00D62DBA">
      <w:pPr>
        <w:pStyle w:val="a2"/>
        <w:ind w:firstLine="0"/>
      </w:pPr>
    </w:p>
    <w:p w14:paraId="3BEC61C1" w14:textId="0262B4A0" w:rsidR="00D62DBA" w:rsidRDefault="00D62DBA" w:rsidP="00D62DBA">
      <w:pPr>
        <w:pStyle w:val="a2"/>
        <w:ind w:firstLine="0"/>
      </w:pPr>
    </w:p>
    <w:p w14:paraId="673B0284" w14:textId="53EA7A0B" w:rsidR="00D62DBA" w:rsidRDefault="00D62DBA" w:rsidP="00D62DBA">
      <w:pPr>
        <w:pStyle w:val="a2"/>
        <w:ind w:firstLine="0"/>
      </w:pPr>
      <w:r>
        <w:rPr>
          <w:rFonts w:hint="cs"/>
        </w:rPr>
        <w:t xml:space="preserve"> </w:t>
      </w:r>
      <w:r>
        <w:t xml:space="preserve">              </w:t>
      </w:r>
    </w:p>
    <w:p w14:paraId="29E1E69F" w14:textId="120C613F" w:rsidR="00D62DBA" w:rsidRDefault="00D62DBA" w:rsidP="00D62DBA">
      <w:pPr>
        <w:pStyle w:val="a2"/>
        <w:ind w:firstLine="0"/>
      </w:pPr>
    </w:p>
    <w:p w14:paraId="2A2E2D31" w14:textId="4495FE7A" w:rsidR="00D62DBA" w:rsidRDefault="002320FF" w:rsidP="002320FF">
      <w:pPr>
        <w:pStyle w:val="a2"/>
        <w:spacing w:line="360" w:lineRule="auto"/>
        <w:ind w:firstLine="0"/>
      </w:pPr>
      <w:r>
        <w:rPr>
          <w:rFonts w:hint="cs"/>
        </w:rPr>
        <w:t xml:space="preserve"> </w:t>
      </w:r>
      <w:r>
        <w:t xml:space="preserve">                    (a)                                      (</w:t>
      </w:r>
      <w:proofErr w:type="gramStart"/>
      <w:r>
        <w:t>b</w:t>
      </w:r>
      <w:proofErr w:type="gramEnd"/>
      <w:r>
        <w:t>)</w:t>
      </w:r>
    </w:p>
    <w:p w14:paraId="35C62F15" w14:textId="1E38F145" w:rsidR="00D62DBA" w:rsidRDefault="0070081A" w:rsidP="00D62DBA">
      <w:pPr>
        <w:pStyle w:val="a2"/>
        <w:ind w:firstLine="0"/>
      </w:pPr>
      <w:r w:rsidRPr="0070081A">
        <w:rPr>
          <w:noProof/>
          <w:lang w:eastAsia="zh-CN"/>
        </w:rPr>
        <w:drawing>
          <wp:anchor distT="0" distB="0" distL="114300" distR="114300" simplePos="0" relativeHeight="251674112" behindDoc="0" locked="0" layoutInCell="1" allowOverlap="1" wp14:anchorId="398D0A0C" wp14:editId="70E167DD">
            <wp:simplePos x="0" y="0"/>
            <wp:positionH relativeFrom="margin">
              <wp:posOffset>417830</wp:posOffset>
            </wp:positionH>
            <wp:positionV relativeFrom="paragraph">
              <wp:posOffset>10794</wp:posOffset>
            </wp:positionV>
            <wp:extent cx="2072640" cy="1702211"/>
            <wp:effectExtent l="0" t="0" r="3810" b="0"/>
            <wp:wrapNone/>
            <wp:docPr id="4" name="图片 4" descr="C:\Users\DELL\AppData\Local\Temp\WeChat Files\e3b6e6cb14e71c0c431c31d8da511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AppData\Local\Temp\WeChat Files\e3b6e6cb14e71c0c431c31d8da51109.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79170" cy="170757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839259" w14:textId="5F717240" w:rsidR="00D62DBA" w:rsidRDefault="00D62DBA" w:rsidP="00D62DBA">
      <w:pPr>
        <w:pStyle w:val="a2"/>
        <w:ind w:firstLine="0"/>
      </w:pPr>
    </w:p>
    <w:p w14:paraId="1764BA7C" w14:textId="3AA255F4" w:rsidR="00D62DBA" w:rsidRDefault="00D62DBA" w:rsidP="00D62DBA">
      <w:pPr>
        <w:pStyle w:val="a2"/>
        <w:ind w:firstLine="0"/>
      </w:pPr>
    </w:p>
    <w:p w14:paraId="070708C2" w14:textId="3035267C" w:rsidR="00D62DBA" w:rsidRDefault="00D62DBA" w:rsidP="00D62DBA">
      <w:pPr>
        <w:pStyle w:val="a2"/>
        <w:ind w:firstLine="0"/>
      </w:pPr>
      <w:r>
        <w:rPr>
          <w:rFonts w:hint="cs"/>
        </w:rPr>
        <w:t xml:space="preserve"> </w:t>
      </w:r>
      <w:r>
        <w:t xml:space="preserve">                                                            </w:t>
      </w:r>
    </w:p>
    <w:p w14:paraId="0E043FA7" w14:textId="044E3381" w:rsidR="00D62DBA" w:rsidRDefault="00D62DBA" w:rsidP="00D62DBA">
      <w:pPr>
        <w:pStyle w:val="a2"/>
        <w:ind w:firstLine="0"/>
      </w:pPr>
    </w:p>
    <w:p w14:paraId="37101C8B" w14:textId="5E403049" w:rsidR="00D62DBA" w:rsidRDefault="00D62DBA" w:rsidP="00D62DBA">
      <w:pPr>
        <w:pStyle w:val="a2"/>
        <w:ind w:firstLine="0"/>
      </w:pPr>
    </w:p>
    <w:p w14:paraId="7AB56453" w14:textId="78012E2B" w:rsidR="00D62DBA" w:rsidRDefault="00D62DBA" w:rsidP="00D62DBA">
      <w:pPr>
        <w:pStyle w:val="a2"/>
        <w:ind w:firstLine="0"/>
      </w:pPr>
    </w:p>
    <w:p w14:paraId="184C01CD" w14:textId="5B5F6D5D" w:rsidR="00D62DBA" w:rsidRDefault="00D62DBA" w:rsidP="00D62DBA">
      <w:pPr>
        <w:pStyle w:val="a2"/>
        <w:ind w:firstLine="0"/>
      </w:pPr>
    </w:p>
    <w:p w14:paraId="5A6B4DA6" w14:textId="2BB616C2" w:rsidR="00D62DBA" w:rsidRDefault="00D62DBA" w:rsidP="00D62DBA">
      <w:pPr>
        <w:pStyle w:val="a2"/>
        <w:ind w:firstLine="0"/>
      </w:pPr>
    </w:p>
    <w:p w14:paraId="04C8C30B" w14:textId="5B9C97E4" w:rsidR="00D62DBA" w:rsidRDefault="00D62DBA" w:rsidP="00D62DBA">
      <w:pPr>
        <w:pStyle w:val="a2"/>
        <w:ind w:firstLine="0"/>
      </w:pPr>
    </w:p>
    <w:p w14:paraId="218B8485" w14:textId="1BD6B7B0" w:rsidR="00D62DBA" w:rsidRDefault="00D62DBA" w:rsidP="00D62DBA">
      <w:pPr>
        <w:pStyle w:val="a2"/>
        <w:ind w:firstLine="0"/>
      </w:pPr>
    </w:p>
    <w:p w14:paraId="22C4A915" w14:textId="5E630673" w:rsidR="00D62DBA" w:rsidRDefault="00D62DBA" w:rsidP="00D62DBA">
      <w:pPr>
        <w:pStyle w:val="a2"/>
        <w:ind w:firstLine="0"/>
      </w:pPr>
    </w:p>
    <w:p w14:paraId="08F82062" w14:textId="6C656D91" w:rsidR="00D62DBA" w:rsidRDefault="002320FF" w:rsidP="00D62DBA">
      <w:pPr>
        <w:pStyle w:val="a2"/>
        <w:ind w:firstLine="0"/>
      </w:pPr>
      <w:r>
        <w:rPr>
          <w:rFonts w:hint="cs"/>
        </w:rPr>
        <w:t xml:space="preserve"> </w:t>
      </w:r>
      <w:r>
        <w:t xml:space="preserve">             </w:t>
      </w:r>
      <w:r w:rsidR="0070081A">
        <w:t xml:space="preserve">                             </w:t>
      </w:r>
      <w:r>
        <w:t xml:space="preserve">  (c)</w:t>
      </w:r>
    </w:p>
    <w:p w14:paraId="7CBD2EE5" w14:textId="544FCE78" w:rsidR="00D62DBA" w:rsidRDefault="0070081A" w:rsidP="00D62DBA">
      <w:pPr>
        <w:pStyle w:val="a2"/>
        <w:ind w:firstLine="0"/>
      </w:pPr>
      <w:r w:rsidRPr="0070081A">
        <w:rPr>
          <w:noProof/>
          <w:lang w:eastAsia="zh-CN"/>
        </w:rPr>
        <w:drawing>
          <wp:anchor distT="0" distB="0" distL="114300" distR="114300" simplePos="0" relativeHeight="251675136" behindDoc="0" locked="0" layoutInCell="1" allowOverlap="1" wp14:anchorId="7CCF6783" wp14:editId="6AACE672">
            <wp:simplePos x="0" y="0"/>
            <wp:positionH relativeFrom="margin">
              <wp:posOffset>440690</wp:posOffset>
            </wp:positionH>
            <wp:positionV relativeFrom="paragraph">
              <wp:posOffset>8890</wp:posOffset>
            </wp:positionV>
            <wp:extent cx="1996440" cy="2013613"/>
            <wp:effectExtent l="0" t="0" r="3810" b="5715"/>
            <wp:wrapNone/>
            <wp:docPr id="11" name="图片 11" descr="C:\Users\DELL\AppData\Local\Temp\WeChat Files\0410ebd43679bfa1ce2bbc7fa20fe6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AppData\Local\Temp\WeChat Files\0410ebd43679bfa1ce2bbc7fa20fe6c.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996440" cy="201361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BF1586" w14:textId="7D0C1A09" w:rsidR="00D62DBA" w:rsidRDefault="00D62DBA" w:rsidP="00D62DBA">
      <w:pPr>
        <w:pStyle w:val="a2"/>
        <w:ind w:firstLine="0"/>
      </w:pPr>
    </w:p>
    <w:p w14:paraId="1C76EDF5" w14:textId="59188FCD" w:rsidR="00D62DBA" w:rsidRDefault="00D62DBA" w:rsidP="00D62DBA">
      <w:pPr>
        <w:pStyle w:val="a2"/>
        <w:ind w:firstLine="0"/>
      </w:pPr>
    </w:p>
    <w:p w14:paraId="6D69B0AB" w14:textId="7EAD3D16" w:rsidR="002320FF" w:rsidRDefault="002320FF" w:rsidP="00D62DBA">
      <w:pPr>
        <w:pStyle w:val="a2"/>
        <w:ind w:firstLine="0"/>
      </w:pPr>
    </w:p>
    <w:p w14:paraId="726236C2" w14:textId="235153A3" w:rsidR="002320FF" w:rsidRDefault="002320FF" w:rsidP="00D62DBA">
      <w:pPr>
        <w:pStyle w:val="a2"/>
        <w:ind w:firstLine="0"/>
      </w:pPr>
    </w:p>
    <w:p w14:paraId="4F3621A6" w14:textId="56F160A8" w:rsidR="002320FF" w:rsidRDefault="002320FF" w:rsidP="00D62DBA">
      <w:pPr>
        <w:pStyle w:val="a2"/>
        <w:ind w:firstLine="0"/>
      </w:pPr>
    </w:p>
    <w:p w14:paraId="5A9E5CD3" w14:textId="085BF0DC" w:rsidR="002320FF" w:rsidRDefault="002320FF" w:rsidP="00D62DBA">
      <w:pPr>
        <w:pStyle w:val="a2"/>
        <w:ind w:firstLine="0"/>
      </w:pPr>
    </w:p>
    <w:p w14:paraId="4A33D21B" w14:textId="61DDC0AB" w:rsidR="002320FF" w:rsidRDefault="002320FF" w:rsidP="00D62DBA">
      <w:pPr>
        <w:pStyle w:val="a2"/>
        <w:ind w:firstLine="0"/>
      </w:pPr>
    </w:p>
    <w:p w14:paraId="2684D385" w14:textId="50B35B73" w:rsidR="002320FF" w:rsidRDefault="002320FF" w:rsidP="00D62DBA">
      <w:pPr>
        <w:pStyle w:val="a2"/>
        <w:ind w:firstLine="0"/>
      </w:pPr>
    </w:p>
    <w:p w14:paraId="0BC82538" w14:textId="222B4EC7" w:rsidR="002320FF" w:rsidRDefault="002320FF" w:rsidP="00D62DBA">
      <w:pPr>
        <w:pStyle w:val="a2"/>
        <w:ind w:firstLine="0"/>
      </w:pPr>
    </w:p>
    <w:p w14:paraId="2B55F9B9" w14:textId="30DF4AED" w:rsidR="002320FF" w:rsidRDefault="002320FF" w:rsidP="00D62DBA">
      <w:pPr>
        <w:pStyle w:val="a2"/>
        <w:ind w:firstLine="0"/>
      </w:pPr>
    </w:p>
    <w:p w14:paraId="40ACF2FE" w14:textId="0F689167" w:rsidR="00967201" w:rsidRDefault="00967201" w:rsidP="00D62DBA">
      <w:pPr>
        <w:pStyle w:val="a2"/>
        <w:ind w:firstLine="0"/>
      </w:pPr>
    </w:p>
    <w:p w14:paraId="6DE30D05" w14:textId="59044E35" w:rsidR="00D62DBA" w:rsidRDefault="00D62DBA" w:rsidP="00D62DBA">
      <w:pPr>
        <w:pStyle w:val="a2"/>
        <w:ind w:firstLine="0"/>
      </w:pPr>
    </w:p>
    <w:p w14:paraId="62A82F8B" w14:textId="7205616B" w:rsidR="00D62DBA" w:rsidRDefault="00D62DBA" w:rsidP="00D62DBA">
      <w:pPr>
        <w:pStyle w:val="a2"/>
        <w:ind w:firstLine="0"/>
      </w:pPr>
      <w:r>
        <w:rPr>
          <w:rFonts w:hint="cs"/>
        </w:rPr>
        <w:t xml:space="preserve"> </w:t>
      </w:r>
    </w:p>
    <w:p w14:paraId="53773D88" w14:textId="3AB7F2FD" w:rsidR="00D62DBA" w:rsidRDefault="00D62DBA" w:rsidP="00D62DBA">
      <w:pPr>
        <w:pStyle w:val="a2"/>
        <w:ind w:firstLine="0"/>
      </w:pPr>
      <w:r>
        <w:rPr>
          <w:rFonts w:hint="cs"/>
        </w:rPr>
        <w:t xml:space="preserve"> </w:t>
      </w:r>
      <w:r>
        <w:t xml:space="preserve">               </w:t>
      </w:r>
      <w:r w:rsidR="0070081A">
        <w:t xml:space="preserve">                           </w:t>
      </w:r>
      <w:r>
        <w:t>(d)</w:t>
      </w:r>
    </w:p>
    <w:p w14:paraId="4FE654BE" w14:textId="74050AD6" w:rsidR="00D62DBA" w:rsidRDefault="002320FF" w:rsidP="00D62DBA">
      <w:pPr>
        <w:spacing w:before="120" w:after="120"/>
        <w:jc w:val="center"/>
        <w:rPr>
          <w:rFonts w:eastAsiaTheme="minorEastAsia"/>
          <w:bCs/>
          <w:lang w:eastAsia="zh-CN"/>
        </w:rPr>
      </w:pPr>
      <w:r>
        <w:rPr>
          <w:rFonts w:eastAsiaTheme="minorEastAsia"/>
          <w:bCs/>
          <w:lang w:eastAsia="zh-CN"/>
        </w:rPr>
        <w:t>Figure</w:t>
      </w:r>
      <w:r w:rsidR="00D62DBA" w:rsidRPr="00AD7647">
        <w:rPr>
          <w:rFonts w:eastAsiaTheme="minorEastAsia"/>
          <w:bCs/>
          <w:lang w:eastAsia="zh-CN"/>
        </w:rPr>
        <w:t xml:space="preserve"> </w:t>
      </w:r>
      <w:r w:rsidR="00967201">
        <w:rPr>
          <w:rFonts w:eastAsiaTheme="minorEastAsia"/>
          <w:bCs/>
          <w:lang w:eastAsia="zh-CN"/>
        </w:rPr>
        <w:t>5</w:t>
      </w:r>
      <w:r>
        <w:rPr>
          <w:rFonts w:eastAsiaTheme="minorEastAsia"/>
          <w:bCs/>
          <w:lang w:eastAsia="zh-CN"/>
        </w:rPr>
        <w:t>:</w:t>
      </w:r>
      <w:r w:rsidR="00D62DBA">
        <w:rPr>
          <w:rFonts w:eastAsiaTheme="minorEastAsia"/>
          <w:bCs/>
          <w:lang w:eastAsia="zh-CN"/>
        </w:rPr>
        <w:t xml:space="preserve"> </w:t>
      </w:r>
      <w:r w:rsidR="00D62DBA" w:rsidRPr="00AD7647">
        <w:rPr>
          <w:rFonts w:eastAsiaTheme="minorEastAsia" w:hint="eastAsia"/>
          <w:bCs/>
          <w:lang w:eastAsia="zh-CN"/>
        </w:rPr>
        <w:t>(</w:t>
      </w:r>
      <w:r w:rsidR="00D62DBA" w:rsidRPr="00AD7647">
        <w:rPr>
          <w:rFonts w:eastAsiaTheme="minorEastAsia"/>
          <w:bCs/>
          <w:lang w:eastAsia="zh-CN"/>
        </w:rPr>
        <w:t xml:space="preserve">a) </w:t>
      </w:r>
      <w:r w:rsidR="00D62DBA">
        <w:rPr>
          <w:rFonts w:eastAsiaTheme="minorEastAsia"/>
          <w:bCs/>
          <w:lang w:eastAsia="zh-CN"/>
        </w:rPr>
        <w:t>Digital image</w:t>
      </w:r>
      <w:r w:rsidR="00D62DBA" w:rsidRPr="00AD7647">
        <w:rPr>
          <w:rFonts w:eastAsiaTheme="minorEastAsia"/>
          <w:bCs/>
          <w:lang w:eastAsia="zh-CN"/>
        </w:rPr>
        <w:t xml:space="preserve">. (b) </w:t>
      </w:r>
      <w:r w:rsidR="00D62DBA">
        <w:rPr>
          <w:rFonts w:eastAsiaTheme="minorEastAsia"/>
          <w:bCs/>
          <w:lang w:eastAsia="zh-CN"/>
        </w:rPr>
        <w:t>Gray-scale image. (c) Feature matching. (d) I</w:t>
      </w:r>
      <w:bookmarkStart w:id="5" w:name="_GoBack"/>
      <w:bookmarkEnd w:id="5"/>
      <w:r w:rsidR="00D62DBA">
        <w:rPr>
          <w:rFonts w:eastAsiaTheme="minorEastAsia"/>
          <w:bCs/>
          <w:lang w:eastAsia="zh-CN"/>
        </w:rPr>
        <w:t>mage fusion.</w:t>
      </w:r>
    </w:p>
    <w:p w14:paraId="1E2753BD" w14:textId="3106A261" w:rsidR="00967201" w:rsidRDefault="00967201" w:rsidP="00967201">
      <w:pPr>
        <w:pStyle w:val="a2"/>
        <w:ind w:firstLine="0"/>
        <w:rPr>
          <w:rFonts w:eastAsiaTheme="minorEastAsia"/>
          <w:lang w:eastAsia="zh-CN"/>
        </w:rPr>
      </w:pPr>
      <w:r>
        <w:rPr>
          <w:rFonts w:eastAsiaTheme="minorEastAsia" w:hint="eastAsia"/>
          <w:lang w:eastAsia="zh-CN"/>
        </w:rPr>
        <w:t>M</w:t>
      </w:r>
      <w:r>
        <w:rPr>
          <w:rFonts w:eastAsiaTheme="minorEastAsia"/>
          <w:lang w:eastAsia="zh-CN"/>
        </w:rPr>
        <w:t xml:space="preserve">eanwhile, </w:t>
      </w:r>
      <w:r w:rsidRPr="00967201">
        <w:rPr>
          <w:rFonts w:eastAsiaTheme="minorEastAsia"/>
          <w:lang w:eastAsia="zh-CN"/>
        </w:rPr>
        <w:t xml:space="preserve">a tunnel section of Line 13 of the Guangzhou Metro was </w:t>
      </w:r>
      <w:r>
        <w:rPr>
          <w:rFonts w:eastAsiaTheme="minorEastAsia"/>
          <w:lang w:eastAsia="zh-CN"/>
        </w:rPr>
        <w:t xml:space="preserve">also </w:t>
      </w:r>
      <w:r w:rsidRPr="00967201">
        <w:rPr>
          <w:rFonts w:eastAsiaTheme="minorEastAsia"/>
          <w:lang w:eastAsia="zh-CN"/>
        </w:rPr>
        <w:t>selected for example validation.</w:t>
      </w:r>
      <w:r>
        <w:rPr>
          <w:rFonts w:eastAsiaTheme="minorEastAsia"/>
          <w:lang w:eastAsia="zh-CN"/>
        </w:rPr>
        <w:t xml:space="preserve"> Since the</w:t>
      </w:r>
      <w:r w:rsidRPr="00967201">
        <w:rPr>
          <w:rFonts w:eastAsiaTheme="minorEastAsia"/>
          <w:lang w:eastAsia="zh-CN"/>
        </w:rPr>
        <w:t xml:space="preserve"> areas of water leakage and spalling are relatively</w:t>
      </w:r>
      <w:r>
        <w:rPr>
          <w:rFonts w:eastAsiaTheme="minorEastAsia"/>
          <w:lang w:eastAsia="zh-CN"/>
        </w:rPr>
        <w:t xml:space="preserve"> </w:t>
      </w:r>
      <w:r w:rsidRPr="00967201">
        <w:rPr>
          <w:rFonts w:eastAsiaTheme="minorEastAsia"/>
          <w:lang w:eastAsia="zh-CN"/>
        </w:rPr>
        <w:t xml:space="preserve">large and do not require high accuracy, </w:t>
      </w:r>
      <w:r>
        <w:rPr>
          <w:rFonts w:eastAsiaTheme="minorEastAsia"/>
          <w:lang w:eastAsia="zh-CN"/>
        </w:rPr>
        <w:t xml:space="preserve">the </w:t>
      </w:r>
      <w:r w:rsidRPr="00967201">
        <w:rPr>
          <w:rFonts w:eastAsiaTheme="minorEastAsia"/>
          <w:lang w:eastAsia="zh-CN"/>
        </w:rPr>
        <w:t>recognition</w:t>
      </w:r>
      <w:r>
        <w:rPr>
          <w:rFonts w:eastAsiaTheme="minorEastAsia"/>
          <w:lang w:eastAsia="zh-CN"/>
        </w:rPr>
        <w:t xml:space="preserve"> of them is based </w:t>
      </w:r>
      <w:proofErr w:type="gramStart"/>
      <w:r>
        <w:rPr>
          <w:rFonts w:eastAsiaTheme="minorEastAsia"/>
          <w:lang w:eastAsia="zh-CN"/>
        </w:rPr>
        <w:t xml:space="preserve">on </w:t>
      </w:r>
      <w:r w:rsidRPr="00967201">
        <w:rPr>
          <w:rFonts w:eastAsiaTheme="minorEastAsia"/>
          <w:lang w:eastAsia="zh-CN"/>
        </w:rPr>
        <w:t xml:space="preserve"> point</w:t>
      </w:r>
      <w:proofErr w:type="gramEnd"/>
      <w:r w:rsidRPr="00967201">
        <w:rPr>
          <w:rFonts w:eastAsiaTheme="minorEastAsia"/>
          <w:lang w:eastAsia="zh-CN"/>
        </w:rPr>
        <w:t xml:space="preserve"> cloud grayscale</w:t>
      </w:r>
      <w:r>
        <w:rPr>
          <w:rFonts w:eastAsiaTheme="minorEastAsia"/>
          <w:lang w:eastAsia="zh-CN"/>
        </w:rPr>
        <w:t xml:space="preserve"> images using </w:t>
      </w:r>
      <w:r w:rsidRPr="00967201">
        <w:rPr>
          <w:rFonts w:eastAsiaTheme="minorEastAsia"/>
          <w:lang w:eastAsia="zh-CN"/>
        </w:rPr>
        <w:t>Mask R-CNN model</w:t>
      </w:r>
      <w:r w:rsidR="00905254">
        <w:rPr>
          <w:rFonts w:eastAsiaTheme="minorEastAsia"/>
          <w:lang w:eastAsia="zh-CN"/>
        </w:rPr>
        <w:t xml:space="preserve"> (As shown in Figure(a))</w:t>
      </w:r>
      <w:r>
        <w:rPr>
          <w:rFonts w:eastAsiaTheme="minorEastAsia"/>
          <w:lang w:eastAsia="zh-CN"/>
        </w:rPr>
        <w:t xml:space="preserve">. </w:t>
      </w:r>
      <w:r w:rsidRPr="00967201">
        <w:rPr>
          <w:rFonts w:eastAsiaTheme="minorEastAsia"/>
          <w:lang w:eastAsia="zh-CN"/>
        </w:rPr>
        <w:t>Their relative locations in the tunnel</w:t>
      </w:r>
      <w:r>
        <w:rPr>
          <w:rFonts w:eastAsiaTheme="minorEastAsia"/>
          <w:lang w:eastAsia="zh-CN"/>
        </w:rPr>
        <w:t xml:space="preserve"> could be </w:t>
      </w:r>
      <w:r w:rsidR="00905254" w:rsidRPr="00905254">
        <w:rPr>
          <w:rFonts w:eastAsiaTheme="minorEastAsia"/>
          <w:lang w:eastAsia="zh-CN"/>
        </w:rPr>
        <w:t>visualized</w:t>
      </w:r>
      <w:r w:rsidR="00905254">
        <w:rPr>
          <w:rFonts w:eastAsiaTheme="minorEastAsia"/>
          <w:lang w:eastAsia="zh-CN"/>
        </w:rPr>
        <w:t xml:space="preserve"> by 3D reconstruction model (As shown in Figure 6(b))</w:t>
      </w:r>
      <w:r>
        <w:rPr>
          <w:rFonts w:eastAsiaTheme="minorEastAsia"/>
          <w:lang w:eastAsia="zh-CN"/>
        </w:rPr>
        <w:t>.</w:t>
      </w:r>
    </w:p>
    <w:p w14:paraId="507B1C8C" w14:textId="77777777" w:rsidR="00193933" w:rsidRPr="00193933" w:rsidRDefault="00193933" w:rsidP="00967201">
      <w:pPr>
        <w:pStyle w:val="a2"/>
        <w:ind w:firstLine="0"/>
        <w:rPr>
          <w:rFonts w:eastAsiaTheme="minorEastAsia"/>
          <w:sz w:val="11"/>
          <w:szCs w:val="11"/>
          <w:lang w:eastAsia="zh-CN"/>
        </w:rPr>
      </w:pPr>
    </w:p>
    <w:p w14:paraId="0B42F3D3" w14:textId="776370B9" w:rsidR="00905254" w:rsidRDefault="00193933" w:rsidP="00967201">
      <w:pPr>
        <w:pStyle w:val="a2"/>
        <w:ind w:firstLine="0"/>
        <w:rPr>
          <w:rFonts w:eastAsiaTheme="minorEastAsia"/>
          <w:lang w:eastAsia="zh-CN"/>
        </w:rPr>
      </w:pPr>
      <w:r>
        <w:rPr>
          <w:noProof/>
          <w:lang w:eastAsia="zh-CN"/>
        </w:rPr>
        <w:drawing>
          <wp:anchor distT="0" distB="0" distL="114300" distR="114300" simplePos="0" relativeHeight="251672064" behindDoc="0" locked="0" layoutInCell="1" allowOverlap="1" wp14:anchorId="525AAB90" wp14:editId="7C700B5F">
            <wp:simplePos x="0" y="0"/>
            <wp:positionH relativeFrom="column">
              <wp:posOffset>1648460</wp:posOffset>
            </wp:positionH>
            <wp:positionV relativeFrom="paragraph">
              <wp:posOffset>68580</wp:posOffset>
            </wp:positionV>
            <wp:extent cx="1374866" cy="882650"/>
            <wp:effectExtent l="0" t="0" r="0" b="0"/>
            <wp:wrapNone/>
            <wp:docPr id="15" name="图片 14">
              <a:extLst xmlns:a="http://schemas.openxmlformats.org/drawingml/2006/main">
                <a:ext uri="{FF2B5EF4-FFF2-40B4-BE49-F238E27FC236}">
                  <a16:creationId xmlns:a16="http://schemas.microsoft.com/office/drawing/2014/main" id="{D007EAAA-513A-417F-A247-3FCF6B23E8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D007EAAA-513A-417F-A247-3FCF6B23E863}"/>
                        </a:ext>
                      </a:extLst>
                    </pic:cNvPr>
                    <pic:cNvPicPr>
                      <a:picLocks noChangeAspect="1"/>
                    </pic:cNvPicPr>
                  </pic:nvPicPr>
                  <pic:blipFill rotWithShape="1">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l="21208" t="18487" r="13398" b="16121"/>
                    <a:stretch/>
                  </pic:blipFill>
                  <pic:spPr>
                    <a:xfrm>
                      <a:off x="0" y="0"/>
                      <a:ext cx="1374866" cy="882650"/>
                    </a:xfrm>
                    <a:prstGeom prst="rect">
                      <a:avLst/>
                    </a:prstGeom>
                  </pic:spPr>
                </pic:pic>
              </a:graphicData>
            </a:graphic>
            <wp14:sizeRelH relativeFrom="margin">
              <wp14:pctWidth>0</wp14:pctWidth>
            </wp14:sizeRelH>
            <wp14:sizeRelV relativeFrom="margin">
              <wp14:pctHeight>0</wp14:pctHeight>
            </wp14:sizeRelV>
          </wp:anchor>
        </w:drawing>
      </w:r>
      <w:r w:rsidR="00905254">
        <w:rPr>
          <w:noProof/>
          <w:lang w:eastAsia="zh-CN"/>
        </w:rPr>
        <w:drawing>
          <wp:anchor distT="0" distB="0" distL="114300" distR="114300" simplePos="0" relativeHeight="251671040" behindDoc="0" locked="0" layoutInCell="1" allowOverlap="1" wp14:anchorId="2FE55BB0" wp14:editId="4FDBD2B7">
            <wp:simplePos x="0" y="0"/>
            <wp:positionH relativeFrom="column">
              <wp:posOffset>149860</wp:posOffset>
            </wp:positionH>
            <wp:positionV relativeFrom="paragraph">
              <wp:posOffset>5080</wp:posOffset>
            </wp:positionV>
            <wp:extent cx="1350042" cy="977900"/>
            <wp:effectExtent l="0" t="0" r="2540" b="0"/>
            <wp:wrapNone/>
            <wp:docPr id="116" name="图片 115">
              <a:extLst xmlns:a="http://schemas.openxmlformats.org/drawingml/2006/main">
                <a:ext uri="{FF2B5EF4-FFF2-40B4-BE49-F238E27FC236}">
                  <a16:creationId xmlns:a16="http://schemas.microsoft.com/office/drawing/2014/main" id="{B18CC39A-ED85-4698-9C62-339F7D1889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图片 115">
                      <a:extLst>
                        <a:ext uri="{FF2B5EF4-FFF2-40B4-BE49-F238E27FC236}">
                          <a16:creationId xmlns:a16="http://schemas.microsoft.com/office/drawing/2014/main" id="{B18CC39A-ED85-4698-9C62-339F7D188979}"/>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350042" cy="977900"/>
                    </a:xfrm>
                    <a:prstGeom prst="rect">
                      <a:avLst/>
                    </a:prstGeom>
                  </pic:spPr>
                </pic:pic>
              </a:graphicData>
            </a:graphic>
            <wp14:sizeRelH relativeFrom="margin">
              <wp14:pctWidth>0</wp14:pctWidth>
            </wp14:sizeRelH>
            <wp14:sizeRelV relativeFrom="margin">
              <wp14:pctHeight>0</wp14:pctHeight>
            </wp14:sizeRelV>
          </wp:anchor>
        </w:drawing>
      </w:r>
    </w:p>
    <w:p w14:paraId="03F51805" w14:textId="2A28B98F" w:rsidR="00905254" w:rsidRDefault="00905254" w:rsidP="00967201">
      <w:pPr>
        <w:pStyle w:val="a2"/>
        <w:ind w:firstLine="0"/>
        <w:rPr>
          <w:rFonts w:eastAsiaTheme="minorEastAsia"/>
          <w:lang w:eastAsia="zh-CN"/>
        </w:rPr>
      </w:pPr>
    </w:p>
    <w:p w14:paraId="4D682506" w14:textId="7AB4B474" w:rsidR="00905254" w:rsidRDefault="00905254" w:rsidP="00967201">
      <w:pPr>
        <w:pStyle w:val="a2"/>
        <w:ind w:firstLine="0"/>
        <w:rPr>
          <w:rFonts w:eastAsiaTheme="minorEastAsia"/>
          <w:lang w:eastAsia="zh-CN"/>
        </w:rPr>
      </w:pPr>
    </w:p>
    <w:p w14:paraId="28FDCE28" w14:textId="5426A3E8" w:rsidR="00905254" w:rsidRDefault="00905254" w:rsidP="00967201">
      <w:pPr>
        <w:pStyle w:val="a2"/>
        <w:ind w:firstLine="0"/>
        <w:rPr>
          <w:rFonts w:eastAsiaTheme="minorEastAsia"/>
          <w:lang w:eastAsia="zh-CN"/>
        </w:rPr>
      </w:pPr>
    </w:p>
    <w:p w14:paraId="4B5A9DE4" w14:textId="47DE60D8" w:rsidR="00905254" w:rsidRDefault="00905254" w:rsidP="00967201">
      <w:pPr>
        <w:pStyle w:val="a2"/>
        <w:ind w:firstLine="0"/>
        <w:rPr>
          <w:rFonts w:eastAsiaTheme="minorEastAsia"/>
          <w:lang w:eastAsia="zh-CN"/>
        </w:rPr>
      </w:pPr>
    </w:p>
    <w:p w14:paraId="39362AD1" w14:textId="22F7CF3A" w:rsidR="00905254" w:rsidRDefault="00905254" w:rsidP="00967201">
      <w:pPr>
        <w:pStyle w:val="a2"/>
        <w:ind w:firstLine="0"/>
        <w:rPr>
          <w:rFonts w:eastAsiaTheme="minorEastAsia"/>
          <w:lang w:eastAsia="zh-CN"/>
        </w:rPr>
      </w:pPr>
    </w:p>
    <w:p w14:paraId="13AB6E2D" w14:textId="5BDC488D" w:rsidR="00905254" w:rsidRDefault="00905254" w:rsidP="00967201">
      <w:pPr>
        <w:pStyle w:val="a2"/>
        <w:ind w:firstLine="0"/>
        <w:rPr>
          <w:rFonts w:eastAsiaTheme="minorEastAsia"/>
          <w:lang w:eastAsia="zh-CN"/>
        </w:rPr>
      </w:pPr>
    </w:p>
    <w:p w14:paraId="2CD820E4" w14:textId="5E5B0183" w:rsidR="00905254" w:rsidRDefault="00905254" w:rsidP="00905254">
      <w:pPr>
        <w:pStyle w:val="a2"/>
        <w:ind w:firstLine="0"/>
        <w:jc w:val="center"/>
        <w:rPr>
          <w:rFonts w:eastAsiaTheme="minorEastAsia"/>
          <w:lang w:eastAsia="zh-CN"/>
        </w:rPr>
      </w:pPr>
      <w:r>
        <w:rPr>
          <w:rFonts w:eastAsiaTheme="minorEastAsia" w:hint="eastAsia"/>
          <w:lang w:eastAsia="zh-CN"/>
        </w:rPr>
        <w:t>(</w:t>
      </w:r>
      <w:r>
        <w:rPr>
          <w:rFonts w:eastAsiaTheme="minorEastAsia"/>
          <w:lang w:eastAsia="zh-CN"/>
        </w:rPr>
        <w:t>a)                                           (</w:t>
      </w:r>
      <w:proofErr w:type="gramStart"/>
      <w:r>
        <w:rPr>
          <w:rFonts w:eastAsiaTheme="minorEastAsia"/>
          <w:lang w:eastAsia="zh-CN"/>
        </w:rPr>
        <w:t>b</w:t>
      </w:r>
      <w:proofErr w:type="gramEnd"/>
      <w:r>
        <w:rPr>
          <w:rFonts w:eastAsiaTheme="minorEastAsia"/>
          <w:lang w:eastAsia="zh-CN"/>
        </w:rPr>
        <w:t>)</w:t>
      </w:r>
    </w:p>
    <w:p w14:paraId="7FF491A8" w14:textId="3F2F980A" w:rsidR="00905254" w:rsidRPr="00967201" w:rsidRDefault="00905254" w:rsidP="00905254">
      <w:pPr>
        <w:pStyle w:val="a2"/>
        <w:ind w:firstLine="0"/>
        <w:jc w:val="center"/>
        <w:rPr>
          <w:rFonts w:eastAsiaTheme="minorEastAsia"/>
          <w:lang w:eastAsia="zh-CN"/>
        </w:rPr>
      </w:pPr>
      <w:r>
        <w:rPr>
          <w:rFonts w:eastAsiaTheme="minorEastAsia" w:hint="eastAsia"/>
          <w:lang w:eastAsia="zh-CN"/>
        </w:rPr>
        <w:t>F</w:t>
      </w:r>
      <w:r>
        <w:rPr>
          <w:rFonts w:eastAsiaTheme="minorEastAsia"/>
          <w:lang w:eastAsia="zh-CN"/>
        </w:rPr>
        <w:t xml:space="preserve">igure 6: (a) The </w:t>
      </w:r>
      <w:r w:rsidRPr="00905254">
        <w:rPr>
          <w:rFonts w:eastAsiaTheme="minorEastAsia"/>
          <w:lang w:eastAsia="zh-CN"/>
        </w:rPr>
        <w:t>water leakage</w:t>
      </w:r>
      <w:r>
        <w:rPr>
          <w:rFonts w:eastAsiaTheme="minorEastAsia"/>
          <w:lang w:eastAsia="zh-CN"/>
        </w:rPr>
        <w:t xml:space="preserve"> defects. (b) The 3D visualization model</w:t>
      </w:r>
    </w:p>
    <w:bookmarkEnd w:id="3"/>
    <w:bookmarkEnd w:id="4"/>
    <w:p w14:paraId="57AA3868" w14:textId="58691FE5" w:rsidR="00BA4A4A" w:rsidRDefault="00820976" w:rsidP="00E91299">
      <w:pPr>
        <w:pStyle w:val="1"/>
      </w:pPr>
      <w:r>
        <w:t>CONCLUSION</w:t>
      </w:r>
    </w:p>
    <w:p w14:paraId="67762961" w14:textId="2B9F0888" w:rsidR="00BA4A4A" w:rsidRDefault="00BA4A4A" w:rsidP="00967201">
      <w:r w:rsidRPr="00BA4A4A">
        <w:t xml:space="preserve">This study integrates photogrammetry and MLS </w:t>
      </w:r>
      <w:r w:rsidR="00937BB4">
        <w:t>systems</w:t>
      </w:r>
      <w:r w:rsidRPr="00BA4A4A">
        <w:t xml:space="preserve"> to detect comprehensive </w:t>
      </w:r>
      <w:r w:rsidR="00820976">
        <w:t>tunnel lining defects</w:t>
      </w:r>
      <w:r w:rsidR="00820976" w:rsidRPr="00BA4A4A">
        <w:t xml:space="preserve"> </w:t>
      </w:r>
      <w:r w:rsidRPr="00BA4A4A">
        <w:t xml:space="preserve">via </w:t>
      </w:r>
      <w:r w:rsidR="00820976">
        <w:t xml:space="preserve">the proposed </w:t>
      </w:r>
      <w:r w:rsidRPr="00BA4A4A">
        <w:t xml:space="preserve">image fusion algorithm. It could get the deformation of the </w:t>
      </w:r>
      <w:r w:rsidR="00820976">
        <w:t>tunnel lining</w:t>
      </w:r>
      <w:r w:rsidRPr="00BA4A4A">
        <w:t xml:space="preserve">, detect the apparent damages on </w:t>
      </w:r>
      <w:r w:rsidR="00937BB4">
        <w:t xml:space="preserve">the </w:t>
      </w:r>
      <w:r w:rsidRPr="00BA4A4A">
        <w:t>lining</w:t>
      </w:r>
      <w:r w:rsidR="00820976">
        <w:t>,</w:t>
      </w:r>
      <w:r w:rsidRPr="00BA4A4A">
        <w:t xml:space="preserve"> and obtain their spatial location</w:t>
      </w:r>
      <w:r w:rsidR="00820976">
        <w:t xml:space="preserve">. </w:t>
      </w:r>
      <w:r w:rsidR="00937BB4">
        <w:t>T</w:t>
      </w:r>
      <w:r>
        <w:t xml:space="preserve">he feasibility of the method </w:t>
      </w:r>
      <w:r w:rsidR="00937BB4">
        <w:t xml:space="preserve">was verified </w:t>
      </w:r>
      <w:r>
        <w:t xml:space="preserve">through </w:t>
      </w:r>
      <w:r w:rsidR="00937BB4">
        <w:t>actual site tunnels</w:t>
      </w:r>
      <w:r>
        <w:t xml:space="preserve">. The main conclusions </w:t>
      </w:r>
      <w:r w:rsidR="00937BB4">
        <w:t xml:space="preserve">are </w:t>
      </w:r>
      <w:r>
        <w:t>as follows:</w:t>
      </w:r>
    </w:p>
    <w:p w14:paraId="3B1E4C20" w14:textId="6B5E3075" w:rsidR="00BA4A4A" w:rsidRDefault="00BA4A4A" w:rsidP="00BA4A4A">
      <w:pPr>
        <w:pStyle w:val="a2"/>
        <w:ind w:firstLine="0"/>
      </w:pPr>
      <w:r>
        <w:t xml:space="preserve">(1) Through </w:t>
      </w:r>
      <w:r w:rsidR="00937BB4">
        <w:t xml:space="preserve">the </w:t>
      </w:r>
      <w:r>
        <w:t>point cloud ellipse fitting method and the Mask R-CNN model, an automatic detection method of tunnel structure deformation and apparent damages is proposed.</w:t>
      </w:r>
    </w:p>
    <w:p w14:paraId="4F44B0F8" w14:textId="77777777" w:rsidR="00937BB4" w:rsidRDefault="00BA4A4A" w:rsidP="00937BB4">
      <w:pPr>
        <w:pStyle w:val="a2"/>
        <w:ind w:firstLine="0"/>
      </w:pPr>
      <w:r>
        <w:t>(2) Based on the image fusion algorithm, the spatial location of the damages recognized via the Mask R-CNN model on digital images could be obtained from the grayscale images generated by point cloud data.</w:t>
      </w:r>
    </w:p>
    <w:p w14:paraId="08DB7D12" w14:textId="314564AD" w:rsidR="00937BB4" w:rsidRDefault="00937BB4" w:rsidP="00E47A27">
      <w:pPr>
        <w:pStyle w:val="a2"/>
        <w:ind w:firstLine="0"/>
      </w:pPr>
      <w:r>
        <w:t>(3) The proposed approach can perform</w:t>
      </w:r>
      <w:r w:rsidRPr="00BA4A4A">
        <w:t xml:space="preserve"> </w:t>
      </w:r>
      <w:r>
        <w:t xml:space="preserve">a </w:t>
      </w:r>
      <w:r w:rsidRPr="00BA4A4A">
        <w:t xml:space="preserve">comprehensive </w:t>
      </w:r>
      <w:r>
        <w:t xml:space="preserve">inspection of </w:t>
      </w:r>
      <w:r w:rsidRPr="00BA4A4A">
        <w:t xml:space="preserve">the health and safety of a tunnel. </w:t>
      </w:r>
    </w:p>
    <w:p w14:paraId="4E3416CA" w14:textId="49286EEE" w:rsidR="00D62340" w:rsidRPr="00820976" w:rsidRDefault="00D62340" w:rsidP="00E47A27">
      <w:pPr>
        <w:pStyle w:val="a2"/>
        <w:ind w:firstLine="0"/>
      </w:pPr>
      <w:r w:rsidRPr="00D62340">
        <w:t xml:space="preserve">As for the future work, </w:t>
      </w:r>
      <w:r>
        <w:t>w</w:t>
      </w:r>
      <w:r w:rsidRPr="00D62340">
        <w:t>ith the development of deep learning technology, which can capture features automatically, it will be more precise to match images through deep learning models. Besides,</w:t>
      </w:r>
      <w:r>
        <w:t xml:space="preserve"> </w:t>
      </w:r>
      <w:r w:rsidRPr="00D62340">
        <w:t xml:space="preserve">searching features in local areas </w:t>
      </w:r>
      <w:r>
        <w:t>by pre-judging</w:t>
      </w:r>
      <w:r w:rsidRPr="00D62340">
        <w:t xml:space="preserve"> the defects</w:t>
      </w:r>
      <w:r>
        <w:rPr>
          <w:rFonts w:asciiTheme="minorEastAsia" w:eastAsiaTheme="minorEastAsia" w:hAnsiTheme="minorEastAsia"/>
          <w:lang w:eastAsia="zh-CN"/>
        </w:rPr>
        <w:t xml:space="preserve"> </w:t>
      </w:r>
      <w:r>
        <w:rPr>
          <w:rFonts w:asciiTheme="minorEastAsia" w:eastAsiaTheme="minorEastAsia" w:hAnsiTheme="minorEastAsia" w:hint="eastAsia"/>
          <w:lang w:eastAsia="zh-CN"/>
        </w:rPr>
        <w:t>c</w:t>
      </w:r>
      <w:r>
        <w:t xml:space="preserve">ould </w:t>
      </w:r>
      <w:r w:rsidRPr="00D62340">
        <w:t>develop the efficiency of feature matching</w:t>
      </w:r>
      <w:r>
        <w:t xml:space="preserve"> </w:t>
      </w:r>
      <w:r w:rsidRPr="00D62340">
        <w:t>algorithm.</w:t>
      </w:r>
    </w:p>
    <w:p w14:paraId="5FCE600C" w14:textId="77777777" w:rsidR="00937BB4" w:rsidRPr="00D62340" w:rsidRDefault="00937BB4" w:rsidP="00BA4A4A">
      <w:pPr>
        <w:pStyle w:val="a2"/>
        <w:ind w:firstLine="0"/>
      </w:pPr>
    </w:p>
    <w:p w14:paraId="5722A1AF" w14:textId="51D20190" w:rsidR="00D2612D" w:rsidRDefault="00153248" w:rsidP="00A12E81">
      <w:pPr>
        <w:pStyle w:val="1"/>
        <w:numPr>
          <w:ilvl w:val="0"/>
          <w:numId w:val="0"/>
        </w:numPr>
      </w:pPr>
      <w:r>
        <w:t>References</w:t>
      </w:r>
    </w:p>
    <w:p w14:paraId="5A3AFAB5" w14:textId="77777777" w:rsidR="003E7897" w:rsidRPr="003E7897" w:rsidRDefault="00D2612D" w:rsidP="003E7897">
      <w:pPr>
        <w:pStyle w:val="EndNoteBibliography"/>
        <w:ind w:left="380" w:hanging="380"/>
      </w:pPr>
      <w:r>
        <w:fldChar w:fldCharType="begin"/>
      </w:r>
      <w:r>
        <w:instrText xml:space="preserve"> ADDIN EN.REFLIST </w:instrText>
      </w:r>
      <w:r>
        <w:fldChar w:fldCharType="separate"/>
      </w:r>
      <w:r w:rsidR="003E7897" w:rsidRPr="003E7897">
        <w:t xml:space="preserve">FAN, T. L., TANG, C. &amp; WANG, B. Q. 2020. Application of Mobile 3D Laser Scanning Technology in Shield Tunnel Convergence Monitoring (in Chinese). </w:t>
      </w:r>
      <w:r w:rsidR="003E7897" w:rsidRPr="003E7897">
        <w:rPr>
          <w:i/>
        </w:rPr>
        <w:t>Bulletin of Surveying and Mapping (in Chinese)</w:t>
      </w:r>
      <w:r w:rsidR="003E7897" w:rsidRPr="003E7897">
        <w:rPr>
          <w:b/>
        </w:rPr>
        <w:t>,</w:t>
      </w:r>
      <w:r w:rsidR="003E7897" w:rsidRPr="003E7897">
        <w:t xml:space="preserve"> 50-53.</w:t>
      </w:r>
    </w:p>
    <w:p w14:paraId="6B4B3E95" w14:textId="77777777" w:rsidR="003E7897" w:rsidRPr="003E7897" w:rsidRDefault="003E7897" w:rsidP="003E7897">
      <w:pPr>
        <w:pStyle w:val="EndNoteBibliography"/>
        <w:ind w:left="380" w:hanging="380"/>
      </w:pPr>
      <w:bookmarkStart w:id="6" w:name="_Hlk109470024"/>
      <w:r w:rsidRPr="003E7897">
        <w:t>FITZGIBBON</w:t>
      </w:r>
      <w:bookmarkEnd w:id="6"/>
      <w:r w:rsidRPr="003E7897">
        <w:t xml:space="preserve">, A., PILU, M. &amp; FISHER, R. B. 1999. Direct least square fitting of ellipses. </w:t>
      </w:r>
      <w:r w:rsidRPr="003E7897">
        <w:rPr>
          <w:i/>
        </w:rPr>
        <w:t>Ieee Transactions on Pattern Analysis and Machine Intelligence,</w:t>
      </w:r>
      <w:r w:rsidRPr="003E7897">
        <w:t xml:space="preserve"> 21</w:t>
      </w:r>
      <w:r w:rsidRPr="003E7897">
        <w:rPr>
          <w:b/>
        </w:rPr>
        <w:t>,</w:t>
      </w:r>
      <w:r w:rsidRPr="003E7897">
        <w:t xml:space="preserve"> 476-480.</w:t>
      </w:r>
    </w:p>
    <w:p w14:paraId="40A2D340" w14:textId="3C9A2511" w:rsidR="003E7897" w:rsidRPr="003E7897" w:rsidRDefault="003E7897" w:rsidP="003E7897">
      <w:pPr>
        <w:pStyle w:val="EndNoteBibliography"/>
        <w:ind w:left="380" w:hanging="380"/>
      </w:pPr>
      <w:r w:rsidRPr="003E7897">
        <w:t xml:space="preserve">HE, K. M., GKIOXARI, G., DOLLAR, P. &amp; GIRSHICK, R. 2017. Mask R-CNN. </w:t>
      </w:r>
      <w:r w:rsidRPr="003E7897">
        <w:rPr>
          <w:i/>
        </w:rPr>
        <w:t>2017 Ieee International Conference on Computer Vision (Iccv)</w:t>
      </w:r>
      <w:r w:rsidRPr="003E7897">
        <w:rPr>
          <w:b/>
        </w:rPr>
        <w:t>,</w:t>
      </w:r>
      <w:r w:rsidRPr="003E7897">
        <w:t xml:space="preserve"> 2980-2988.</w:t>
      </w:r>
    </w:p>
    <w:p w14:paraId="2F3DEC29" w14:textId="24057102" w:rsidR="003E7897" w:rsidRPr="003E7897" w:rsidRDefault="003E7897" w:rsidP="003E7897">
      <w:pPr>
        <w:pStyle w:val="EndNoteBibliography"/>
        <w:ind w:left="380" w:hanging="380"/>
      </w:pPr>
      <w:r w:rsidRPr="003E7897">
        <w:t xml:space="preserve">HE, K. M., ZHANG, X. Y., REN, S. Q. &amp; SUN, J. 2016. Deep Residual Learning for Image Recognition. </w:t>
      </w:r>
      <w:r w:rsidRPr="003E7897">
        <w:rPr>
          <w:i/>
        </w:rPr>
        <w:t>2016 Ieee Conference on Computer Vision and Pattern Recognition (Cvpr)</w:t>
      </w:r>
      <w:r w:rsidRPr="003E7897">
        <w:rPr>
          <w:b/>
        </w:rPr>
        <w:t>,</w:t>
      </w:r>
      <w:r w:rsidRPr="003E7897">
        <w:t xml:space="preserve"> 770-778.</w:t>
      </w:r>
    </w:p>
    <w:p w14:paraId="0941CCC2" w14:textId="77777777" w:rsidR="003E7897" w:rsidRPr="003E7897" w:rsidRDefault="003E7897" w:rsidP="003E7897">
      <w:pPr>
        <w:pStyle w:val="EndNoteBibliography"/>
        <w:ind w:left="380" w:hanging="380"/>
      </w:pPr>
      <w:r w:rsidRPr="003E7897">
        <w:t xml:space="preserve">HUANG, H. W., CHENG, W., ZHOU, M. L., CHEN, J. Y. &amp; ZHAO, S. 2020. Towards Automated 3D Inspection of Water Leakages in Shield Tunnel Linings Using Mobile Laser Scanning Data. </w:t>
      </w:r>
      <w:r w:rsidRPr="003E7897">
        <w:rPr>
          <w:i/>
        </w:rPr>
        <w:t>Sensors,</w:t>
      </w:r>
      <w:r w:rsidRPr="003E7897">
        <w:t xml:space="preserve"> 20.</w:t>
      </w:r>
    </w:p>
    <w:p w14:paraId="79D1E2B1" w14:textId="77777777" w:rsidR="003E7897" w:rsidRPr="003E7897" w:rsidRDefault="003E7897" w:rsidP="003E7897">
      <w:pPr>
        <w:pStyle w:val="EndNoteBibliography"/>
        <w:ind w:left="380" w:hanging="380"/>
      </w:pPr>
      <w:r w:rsidRPr="003E7897">
        <w:t xml:space="preserve">KARAMI, E., PRASAD, S. &amp; SHEHATA, M. 2017. Image matching using SIFT, SURF, BRIEF and ORB: performance comparison for distorted images. </w:t>
      </w:r>
      <w:r w:rsidRPr="003E7897">
        <w:rPr>
          <w:i/>
        </w:rPr>
        <w:t>arXiv preprint arXiv:1710.02726</w:t>
      </w:r>
      <w:r w:rsidRPr="003E7897">
        <w:t>.</w:t>
      </w:r>
    </w:p>
    <w:p w14:paraId="0F8B3506" w14:textId="77777777" w:rsidR="003E7897" w:rsidRPr="003E7897" w:rsidRDefault="003E7897" w:rsidP="003E7897">
      <w:pPr>
        <w:pStyle w:val="EndNoteBibliography"/>
        <w:ind w:left="380" w:hanging="380"/>
      </w:pPr>
      <w:r w:rsidRPr="003E7897">
        <w:t xml:space="preserve">LI, X. K., GAO, C., GUO, Y. C., HE, F. L. &amp; SHAO, Y. H. 2019. Cable surface damage detection in cable-stayed bridges using optical techniques and image mosaicking. </w:t>
      </w:r>
      <w:r w:rsidRPr="003E7897">
        <w:rPr>
          <w:i/>
        </w:rPr>
        <w:t>Optics and Laser Technology,</w:t>
      </w:r>
      <w:r w:rsidRPr="003E7897">
        <w:t xml:space="preserve"> 110</w:t>
      </w:r>
      <w:r w:rsidRPr="003E7897">
        <w:rPr>
          <w:b/>
        </w:rPr>
        <w:t>,</w:t>
      </w:r>
      <w:r w:rsidRPr="003E7897">
        <w:t xml:space="preserve"> 36-43.</w:t>
      </w:r>
    </w:p>
    <w:p w14:paraId="0B5EDCC2" w14:textId="7793579A" w:rsidR="003E7897" w:rsidRPr="003E7897" w:rsidRDefault="003E7897" w:rsidP="003E7897">
      <w:pPr>
        <w:pStyle w:val="EndNoteBibliography"/>
        <w:ind w:left="380" w:hanging="380"/>
      </w:pPr>
      <w:r w:rsidRPr="003E7897">
        <w:t xml:space="preserve">LIAO, J. H. 2020. </w:t>
      </w:r>
      <w:r w:rsidRPr="003E7897">
        <w:rPr>
          <w:i/>
        </w:rPr>
        <w:t>Research on rapid detection method of tunnel surface disease (in Chinese).</w:t>
      </w:r>
      <w:r w:rsidR="003D5714">
        <w:rPr>
          <w:rFonts w:ascii="宋体" w:eastAsia="宋体" w:hAnsi="宋体" w:cs="宋体" w:hint="cs"/>
        </w:rPr>
        <w:t>P</w:t>
      </w:r>
      <w:r w:rsidR="003D5714">
        <w:rPr>
          <w:rFonts w:ascii="宋体" w:eastAsia="宋体" w:hAnsi="宋体" w:cs="宋体"/>
        </w:rPr>
        <w:t>HD</w:t>
      </w:r>
      <w:r w:rsidRPr="003E7897">
        <w:t>, Shenzhen University (in Chinese).</w:t>
      </w:r>
    </w:p>
    <w:p w14:paraId="4F4FD21E" w14:textId="77777777" w:rsidR="003E7897" w:rsidRPr="003E7897" w:rsidRDefault="003E7897" w:rsidP="003E7897">
      <w:pPr>
        <w:pStyle w:val="EndNoteBibliography"/>
        <w:ind w:left="380" w:hanging="380"/>
      </w:pPr>
      <w:r w:rsidRPr="003E7897">
        <w:t xml:space="preserve">LONG, J., SHELHAMER, E. &amp; DARRELL, T. 2015. Fully Convolutional Networks for Semantic Segmentation. </w:t>
      </w:r>
      <w:r w:rsidRPr="003E7897">
        <w:rPr>
          <w:i/>
        </w:rPr>
        <w:t>2015 Ieee Conference on Computer Vision and Pattern Recognition (Cvpr)</w:t>
      </w:r>
      <w:r w:rsidRPr="003E7897">
        <w:rPr>
          <w:b/>
        </w:rPr>
        <w:t>,</w:t>
      </w:r>
      <w:r w:rsidRPr="003E7897">
        <w:t xml:space="preserve"> 3431-3440.</w:t>
      </w:r>
    </w:p>
    <w:p w14:paraId="66081526" w14:textId="77777777" w:rsidR="003E7897" w:rsidRPr="003E7897" w:rsidRDefault="003E7897" w:rsidP="003E7897">
      <w:pPr>
        <w:pStyle w:val="EndNoteBibliography"/>
        <w:ind w:left="380" w:hanging="380"/>
      </w:pPr>
      <w:r w:rsidRPr="003E7897">
        <w:t xml:space="preserve">LOWE, D. G. 2004. Distinctive image features from scale-invariant keypoints. </w:t>
      </w:r>
      <w:r w:rsidRPr="003E7897">
        <w:rPr>
          <w:i/>
        </w:rPr>
        <w:t>International Journal of Computer Vision,</w:t>
      </w:r>
      <w:r w:rsidRPr="003E7897">
        <w:t xml:space="preserve"> 60</w:t>
      </w:r>
      <w:r w:rsidRPr="003E7897">
        <w:rPr>
          <w:b/>
        </w:rPr>
        <w:t>,</w:t>
      </w:r>
      <w:r w:rsidRPr="003E7897">
        <w:t xml:space="preserve"> 91-110.</w:t>
      </w:r>
    </w:p>
    <w:p w14:paraId="000AF134" w14:textId="77777777" w:rsidR="003E7897" w:rsidRPr="003E7897" w:rsidRDefault="003E7897" w:rsidP="003E7897">
      <w:pPr>
        <w:pStyle w:val="EndNoteBibliography"/>
        <w:ind w:left="380" w:hanging="380"/>
        <w:rPr>
          <w:i/>
        </w:rPr>
      </w:pPr>
      <w:r w:rsidRPr="003E7897">
        <w:t xml:space="preserve">WANG, G. Q., MAO, Q. Z., XU, H. X., DU, Y. &amp; XIONG, Y. G. 2021. Tunnel point cloud and high-definition image alignment method based on spatio-temporal synchronization information (in Chinese). </w:t>
      </w:r>
      <w:r w:rsidRPr="003E7897">
        <w:rPr>
          <w:i/>
        </w:rPr>
        <w:t>Bulletin of Surveying and Mapping (in Chinese)</w:t>
      </w:r>
    </w:p>
    <w:p w14:paraId="64F08769" w14:textId="77777777" w:rsidR="003E7897" w:rsidRPr="003E7897" w:rsidRDefault="003E7897" w:rsidP="003E7897">
      <w:pPr>
        <w:pStyle w:val="EndNoteBibliography"/>
        <w:ind w:left="380" w:hanging="380"/>
      </w:pPr>
      <w:r w:rsidRPr="003E7897">
        <w:t>52-58.</w:t>
      </w:r>
    </w:p>
    <w:p w14:paraId="067FAFB5" w14:textId="77777777" w:rsidR="003E7897" w:rsidRPr="003E7897" w:rsidRDefault="003E7897" w:rsidP="003E7897">
      <w:pPr>
        <w:pStyle w:val="EndNoteBibliography"/>
        <w:ind w:left="380" w:hanging="380"/>
      </w:pPr>
      <w:r w:rsidRPr="003E7897">
        <w:t xml:space="preserve">WANG, J. L. &amp; ZHOU, Z. F. 2018. Research on SIFT-based image feature extraction and FLANN matching algorithm (in Chinese). </w:t>
      </w:r>
      <w:r w:rsidRPr="003E7897">
        <w:rPr>
          <w:i/>
        </w:rPr>
        <w:t>Computer Measurement &amp; Control (in Chinese),</w:t>
      </w:r>
      <w:r w:rsidRPr="003E7897">
        <w:t xml:space="preserve"> 26</w:t>
      </w:r>
      <w:r w:rsidRPr="003E7897">
        <w:rPr>
          <w:b/>
        </w:rPr>
        <w:t>,</w:t>
      </w:r>
      <w:r w:rsidRPr="003E7897">
        <w:t xml:space="preserve"> 175-178.</w:t>
      </w:r>
    </w:p>
    <w:p w14:paraId="49B516F2" w14:textId="77777777" w:rsidR="003E7897" w:rsidRPr="003E7897" w:rsidRDefault="003E7897" w:rsidP="003E7897">
      <w:pPr>
        <w:pStyle w:val="EndNoteBibliography"/>
        <w:ind w:left="380" w:hanging="380"/>
      </w:pPr>
      <w:r w:rsidRPr="003E7897">
        <w:t xml:space="preserve">WU, C. R. &amp; HUANG, H. W. 2018. Laser Scanning Detection Method and Application of Water Leakage in Metro Tunnel (in Chinese). </w:t>
      </w:r>
      <w:r w:rsidRPr="003E7897">
        <w:rPr>
          <w:i/>
        </w:rPr>
        <w:t>Journal of Natural Disasters (in Chinese),</w:t>
      </w:r>
      <w:r w:rsidRPr="003E7897">
        <w:t xml:space="preserve"> 27</w:t>
      </w:r>
      <w:r w:rsidRPr="003E7897">
        <w:rPr>
          <w:b/>
        </w:rPr>
        <w:t>,</w:t>
      </w:r>
      <w:r w:rsidRPr="003E7897">
        <w:t xml:space="preserve"> 59-66.</w:t>
      </w:r>
    </w:p>
    <w:p w14:paraId="43CC497B" w14:textId="77777777" w:rsidR="003E7897" w:rsidRPr="003E7897" w:rsidRDefault="003E7897" w:rsidP="003E7897">
      <w:pPr>
        <w:pStyle w:val="EndNoteBibliography"/>
        <w:ind w:left="380" w:hanging="380"/>
      </w:pPr>
      <w:r w:rsidRPr="003E7897">
        <w:lastRenderedPageBreak/>
        <w:t>WU, Y., HU, M., XU, G., ZHOU, X. &amp; LI, Z. Detecting Leakage Water of Shield Tunnel Segments Based on Mask R-CNN.  2019 IEEE International Conference on Architecture, Construction, Environment and Hydraulics (ICACEH), 2019. IEEE, 25-28.</w:t>
      </w:r>
    </w:p>
    <w:p w14:paraId="05594A01" w14:textId="77777777" w:rsidR="003E7897" w:rsidRPr="003E7897" w:rsidRDefault="003E7897" w:rsidP="003E7897">
      <w:pPr>
        <w:pStyle w:val="EndNoteBibliography"/>
        <w:ind w:left="380" w:hanging="380"/>
      </w:pPr>
      <w:r w:rsidRPr="003E7897">
        <w:t xml:space="preserve">XU, M. &amp; DIAO, Y. 2020. Research on Image Matching Method Based on SURF Operator and FLANN Search (in Chinese). </w:t>
      </w:r>
      <w:r w:rsidRPr="003E7897">
        <w:rPr>
          <w:i/>
        </w:rPr>
        <w:t>Modern Computer (in Chinese)</w:t>
      </w:r>
      <w:r w:rsidRPr="003E7897">
        <w:rPr>
          <w:b/>
        </w:rPr>
        <w:t>,</w:t>
      </w:r>
      <w:r w:rsidRPr="003E7897">
        <w:t xml:space="preserve"> 49-52+57.</w:t>
      </w:r>
    </w:p>
    <w:p w14:paraId="5DD06B3E" w14:textId="77777777" w:rsidR="003E7897" w:rsidRPr="003E7897" w:rsidRDefault="003E7897" w:rsidP="003E7897">
      <w:pPr>
        <w:pStyle w:val="EndNoteBibliography"/>
        <w:ind w:left="380" w:hanging="380"/>
        <w:rPr>
          <w:i/>
        </w:rPr>
      </w:pPr>
      <w:r w:rsidRPr="003E7897">
        <w:t xml:space="preserve">ZHANG, J., TANG, Y., BIAN, Z. Y., SUN, T. Y. &amp; ZHONG, K. J. 3D point cloud and visible light image fusion method and visualization (in Chinese). </w:t>
      </w:r>
      <w:r w:rsidRPr="003E7897">
        <w:rPr>
          <w:i/>
        </w:rPr>
        <w:t>Laser And Optoelectronics Progress (in Chinese)</w:t>
      </w:r>
    </w:p>
    <w:p w14:paraId="1C5C87B4" w14:textId="77777777" w:rsidR="003E7897" w:rsidRPr="003E7897" w:rsidRDefault="003E7897" w:rsidP="003E7897">
      <w:pPr>
        <w:pStyle w:val="EndNoteBibliography"/>
        <w:ind w:left="380" w:hanging="380"/>
      </w:pPr>
      <w:r w:rsidRPr="003E7897">
        <w:t>1-13.</w:t>
      </w:r>
    </w:p>
    <w:p w14:paraId="7D8DA2BB" w14:textId="77777777" w:rsidR="003E7897" w:rsidRPr="003E7897" w:rsidRDefault="003E7897" w:rsidP="003E7897">
      <w:pPr>
        <w:pStyle w:val="EndNoteBibliography"/>
        <w:ind w:left="380" w:hanging="380"/>
      </w:pPr>
      <w:r w:rsidRPr="003E7897">
        <w:t xml:space="preserve">ZHAO, S., ZHANG, D. M. &amp; HUANG, H. W. 2020. Deep learning-based image instance segmentation for moisture marks of shield tunnel lining. </w:t>
      </w:r>
      <w:r w:rsidRPr="003E7897">
        <w:rPr>
          <w:i/>
        </w:rPr>
        <w:t>Tunnelling and Underground Space Technology,</w:t>
      </w:r>
      <w:r w:rsidRPr="003E7897">
        <w:t xml:space="preserve"> 95.</w:t>
      </w:r>
    </w:p>
    <w:p w14:paraId="1385E6A3" w14:textId="77777777" w:rsidR="003E7897" w:rsidRPr="003E7897" w:rsidRDefault="003E7897" w:rsidP="003E7897">
      <w:pPr>
        <w:pStyle w:val="EndNoteBibliography"/>
        <w:ind w:left="380" w:hanging="380"/>
      </w:pPr>
      <w:r w:rsidRPr="003E7897">
        <w:t xml:space="preserve">ZHOU, M. L., CHENG, W., HUANG, H. W. &amp; CHEN, J. Y. 2021a. A Novel Approach to Automated 3D Spalling Defects Inspection in Railway Tunnel Linings Using Laser Intensity and Depth Information. </w:t>
      </w:r>
      <w:r w:rsidRPr="003E7897">
        <w:rPr>
          <w:i/>
        </w:rPr>
        <w:t>Sensors,</w:t>
      </w:r>
      <w:r w:rsidRPr="003E7897">
        <w:t xml:space="preserve"> 21.</w:t>
      </w:r>
    </w:p>
    <w:p w14:paraId="424DA085" w14:textId="77777777" w:rsidR="003E7897" w:rsidRPr="003E7897" w:rsidRDefault="003E7897" w:rsidP="003E7897">
      <w:pPr>
        <w:pStyle w:val="EndNoteBibliography"/>
        <w:ind w:left="380" w:hanging="380"/>
      </w:pPr>
      <w:r w:rsidRPr="003E7897">
        <w:t xml:space="preserve">ZHOU, M. L., CHENG, W., ZHANG, D. M. &amp; HUANG, H. W. 2021b. Automated detection and 3D visualization of structural defects in operational shield tunnels (in Chinese). </w:t>
      </w:r>
      <w:r w:rsidRPr="003E7897">
        <w:rPr>
          <w:i/>
        </w:rPr>
        <w:t>Journal of Basic Science and Engineering,</w:t>
      </w:r>
      <w:r w:rsidRPr="003E7897">
        <w:t xml:space="preserve"> 29</w:t>
      </w:r>
      <w:r w:rsidRPr="003E7897">
        <w:rPr>
          <w:b/>
        </w:rPr>
        <w:t>,</w:t>
      </w:r>
      <w:r w:rsidRPr="003E7897">
        <w:t xml:space="preserve"> 1265-1279.</w:t>
      </w:r>
    </w:p>
    <w:p w14:paraId="52F74CE1" w14:textId="435C2D96" w:rsidR="00153248" w:rsidRPr="00153248" w:rsidRDefault="00D2612D" w:rsidP="00A7413C">
      <w:pPr>
        <w:pStyle w:val="References"/>
        <w:numPr>
          <w:ilvl w:val="0"/>
          <w:numId w:val="0"/>
        </w:numPr>
        <w:ind w:left="360" w:hanging="360"/>
      </w:pPr>
      <w:r>
        <w:fldChar w:fldCharType="end"/>
      </w:r>
    </w:p>
    <w:sectPr w:rsidR="00153248" w:rsidRPr="00153248"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BB7A3B" w14:textId="77777777" w:rsidR="00395BFB" w:rsidRDefault="00395BFB" w:rsidP="00B767F4">
      <w:r>
        <w:separator/>
      </w:r>
    </w:p>
  </w:endnote>
  <w:endnote w:type="continuationSeparator" w:id="0">
    <w:p w14:paraId="21770D12" w14:textId="77777777" w:rsidR="00395BFB" w:rsidRDefault="00395BFB" w:rsidP="00B767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4"/>
      </w:rPr>
      <w:id w:val="-1227060219"/>
      <w:docPartObj>
        <w:docPartGallery w:val="Page Numbers (Bottom of Page)"/>
        <w:docPartUnique/>
      </w:docPartObj>
    </w:sdtPr>
    <w:sdtEndPr>
      <w:rPr>
        <w:rStyle w:val="af4"/>
      </w:rPr>
    </w:sdtEndPr>
    <w:sdtContent>
      <w:p w14:paraId="2AF92E2C" w14:textId="5AF6B750" w:rsidR="003F0B8A" w:rsidRDefault="003F0B8A" w:rsidP="00D95F8D">
        <w:pPr>
          <w:pStyle w:val="af1"/>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end"/>
        </w:r>
      </w:p>
    </w:sdtContent>
  </w:sdt>
  <w:p w14:paraId="2A9ED90A" w14:textId="77777777" w:rsidR="003F0B8A" w:rsidRDefault="003F0B8A">
    <w:pPr>
      <w:pStyle w:val="af1"/>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4"/>
      </w:rPr>
      <w:id w:val="-1996552978"/>
      <w:docPartObj>
        <w:docPartGallery w:val="Page Numbers (Bottom of Page)"/>
        <w:docPartUnique/>
      </w:docPartObj>
    </w:sdtPr>
    <w:sdtEndPr>
      <w:rPr>
        <w:rStyle w:val="af4"/>
      </w:rPr>
    </w:sdtEndPr>
    <w:sdtContent>
      <w:p w14:paraId="04DC3745" w14:textId="481357F3" w:rsidR="003F0B8A" w:rsidRDefault="003F0B8A" w:rsidP="00D95F8D">
        <w:pPr>
          <w:pStyle w:val="af1"/>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separate"/>
        </w:r>
        <w:r w:rsidR="0070081A">
          <w:rPr>
            <w:rStyle w:val="af4"/>
            <w:noProof/>
          </w:rPr>
          <w:t>5</w:t>
        </w:r>
        <w:r>
          <w:rPr>
            <w:rStyle w:val="af4"/>
          </w:rPr>
          <w:fldChar w:fldCharType="end"/>
        </w:r>
      </w:p>
    </w:sdtContent>
  </w:sdt>
  <w:p w14:paraId="2198FADA" w14:textId="77777777" w:rsidR="003F0B8A" w:rsidRDefault="003F0B8A">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5A6B4C" w14:textId="77777777" w:rsidR="00395BFB" w:rsidRDefault="00395BFB" w:rsidP="00B767F4">
      <w:r>
        <w:separator/>
      </w:r>
    </w:p>
  </w:footnote>
  <w:footnote w:type="continuationSeparator" w:id="0">
    <w:p w14:paraId="39F96B48" w14:textId="77777777" w:rsidR="00395BFB" w:rsidRDefault="00395BFB" w:rsidP="00B767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9CB3474"/>
    <w:multiLevelType w:val="hybridMultilevel"/>
    <w:tmpl w:val="168E97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CB14753"/>
    <w:multiLevelType w:val="multilevel"/>
    <w:tmpl w:val="04140025"/>
    <w:lvl w:ilvl="0">
      <w:start w:val="1"/>
      <w:numFmt w:val="decimal"/>
      <w:lvlText w:val="%1"/>
      <w:lvlJc w:val="left"/>
      <w:pPr>
        <w:ind w:left="432" w:hanging="432"/>
      </w:pPr>
      <w:rPr>
        <w:rFonts w:cs="Times New Roman"/>
      </w:rPr>
    </w:lvl>
    <w:lvl w:ilvl="1">
      <w:start w:val="1"/>
      <w:numFmt w:val="decimal"/>
      <w:lvlText w:val="%1.%2"/>
      <w:lvlJc w:val="left"/>
      <w:pPr>
        <w:ind w:left="718"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4" w15:restartNumberingAfterBreak="0">
    <w:nsid w:val="31067FE1"/>
    <w:multiLevelType w:val="hybridMultilevel"/>
    <w:tmpl w:val="81ECE078"/>
    <w:lvl w:ilvl="0" w:tplc="12522402">
      <w:start w:val="5"/>
      <w:numFmt w:val="bullet"/>
      <w:lvlText w:val="-"/>
      <w:lvlJc w:val="left"/>
      <w:pPr>
        <w:ind w:left="420" w:hanging="42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6"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CE73919"/>
    <w:multiLevelType w:val="multilevel"/>
    <w:tmpl w:val="20467C40"/>
    <w:lvl w:ilvl="0">
      <w:start w:val="1"/>
      <w:numFmt w:val="decimal"/>
      <w:pStyle w:val="1"/>
      <w:lvlText w:val="%1"/>
      <w:lvlJc w:val="left"/>
      <w:pPr>
        <w:tabs>
          <w:tab w:val="num" w:pos="432"/>
        </w:tabs>
        <w:ind w:left="432" w:hanging="432"/>
      </w:pPr>
      <w:rPr>
        <w:rFonts w:hint="default"/>
      </w:rPr>
    </w:lvl>
    <w:lvl w:ilvl="1">
      <w:start w:val="1"/>
      <w:numFmt w:val="decimal"/>
      <w:pStyle w:val="2"/>
      <w:lvlText w:val="%1.%2"/>
      <w:lvlJc w:val="left"/>
      <w:pPr>
        <w:tabs>
          <w:tab w:val="num" w:pos="576"/>
        </w:tabs>
        <w:ind w:left="576" w:hanging="576"/>
      </w:pPr>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lvlText w:val="%1.%2.%3"/>
      <w:lvlJc w:val="left"/>
      <w:pPr>
        <w:tabs>
          <w:tab w:val="num" w:pos="720"/>
        </w:tabs>
        <w:ind w:left="720" w:hanging="720"/>
      </w:pPr>
      <w:rPr>
        <w:rFonts w:hint="default"/>
      </w:rPr>
    </w:lvl>
    <w:lvl w:ilvl="3">
      <w:start w:val="1"/>
      <w:numFmt w:val="lowerLetter"/>
      <w:pStyle w:val="4"/>
      <w:lvlText w:val="%1.%2.%3.%4"/>
      <w:lvlJc w:val="left"/>
      <w:pPr>
        <w:tabs>
          <w:tab w:val="num" w:pos="864"/>
        </w:tabs>
        <w:ind w:left="864" w:hanging="864"/>
      </w:pPr>
      <w:rPr>
        <w:rFonts w:hint="default"/>
      </w:rPr>
    </w:lvl>
    <w:lvl w:ilvl="4">
      <w:start w:val="1"/>
      <w:numFmt w:val="decimal"/>
      <w:pStyle w:val="5"/>
      <w:lvlText w:val="%1.%2.%3.%4.%5"/>
      <w:lvlJc w:val="left"/>
      <w:pPr>
        <w:tabs>
          <w:tab w:val="num" w:pos="1008"/>
        </w:tabs>
        <w:ind w:left="1008" w:hanging="1008"/>
      </w:pPr>
      <w:rPr>
        <w:rFonts w:hint="default"/>
      </w:rPr>
    </w:lvl>
    <w:lvl w:ilvl="5">
      <w:start w:val="1"/>
      <w:numFmt w:val="decimal"/>
      <w:pStyle w:val="6"/>
      <w:lvlText w:val="%1.%2.%3.%4.%5.%6"/>
      <w:lvlJc w:val="left"/>
      <w:pPr>
        <w:tabs>
          <w:tab w:val="num" w:pos="1152"/>
        </w:tabs>
        <w:ind w:left="1152" w:hanging="1152"/>
      </w:pPr>
      <w:rPr>
        <w:rFonts w:hint="default"/>
      </w:rPr>
    </w:lvl>
    <w:lvl w:ilvl="6">
      <w:start w:val="1"/>
      <w:numFmt w:val="decimal"/>
      <w:pStyle w:val="7"/>
      <w:lvlText w:val="%1.%2.%3.%4.%5.%6.%7"/>
      <w:lvlJc w:val="left"/>
      <w:pPr>
        <w:tabs>
          <w:tab w:val="num" w:pos="1296"/>
        </w:tabs>
        <w:ind w:left="1296" w:hanging="1296"/>
      </w:pPr>
      <w:rPr>
        <w:rFonts w:hint="default"/>
      </w:rPr>
    </w:lvl>
    <w:lvl w:ilvl="7">
      <w:start w:val="1"/>
      <w:numFmt w:val="decimal"/>
      <w:pStyle w:val="8"/>
      <w:lvlText w:val="%1.%2.%3.%4.%5.%6.%7.%8"/>
      <w:lvlJc w:val="left"/>
      <w:pPr>
        <w:tabs>
          <w:tab w:val="num" w:pos="1440"/>
        </w:tabs>
        <w:ind w:left="1440" w:hanging="1440"/>
      </w:pPr>
      <w:rPr>
        <w:rFonts w:hint="default"/>
      </w:rPr>
    </w:lvl>
    <w:lvl w:ilvl="8">
      <w:start w:val="1"/>
      <w:numFmt w:val="decimal"/>
      <w:pStyle w:val="9"/>
      <w:lvlText w:val="%1.%2.%3.%4.%5.%6.%7.%8.%9"/>
      <w:lvlJc w:val="left"/>
      <w:pPr>
        <w:tabs>
          <w:tab w:val="num" w:pos="1584"/>
        </w:tabs>
        <w:ind w:left="1584" w:hanging="1584"/>
      </w:pPr>
      <w:rPr>
        <w:rFonts w:hint="default"/>
      </w:rPr>
    </w:lvl>
  </w:abstractNum>
  <w:abstractNum w:abstractNumId="18"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21"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3"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5"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9" w15:restartNumberingAfterBreak="0">
    <w:nsid w:val="7C8679FE"/>
    <w:multiLevelType w:val="hybridMultilevel"/>
    <w:tmpl w:val="358EE590"/>
    <w:lvl w:ilvl="0" w:tplc="7082B5DC">
      <w:start w:val="1"/>
      <w:numFmt w:val="decimal"/>
      <w:suff w:val="space"/>
      <w:lvlText w:val="Figure %1."/>
      <w:lvlJc w:val="center"/>
      <w:pPr>
        <w:ind w:left="773" w:hanging="420"/>
      </w:pPr>
      <w:rPr>
        <w:rFonts w:ascii="Times New Roman" w:eastAsia="宋体" w:hAnsi="Times New Roman" w:hint="default"/>
        <w:sz w:val="20"/>
      </w:rPr>
    </w:lvl>
    <w:lvl w:ilvl="1" w:tplc="04090019" w:tentative="1">
      <w:start w:val="1"/>
      <w:numFmt w:val="lowerLetter"/>
      <w:lvlText w:val="%2)"/>
      <w:lvlJc w:val="left"/>
      <w:pPr>
        <w:ind w:left="1193" w:hanging="420"/>
      </w:pPr>
    </w:lvl>
    <w:lvl w:ilvl="2" w:tplc="0409001B" w:tentative="1">
      <w:start w:val="1"/>
      <w:numFmt w:val="lowerRoman"/>
      <w:lvlText w:val="%3."/>
      <w:lvlJc w:val="right"/>
      <w:pPr>
        <w:ind w:left="1613" w:hanging="420"/>
      </w:pPr>
    </w:lvl>
    <w:lvl w:ilvl="3" w:tplc="0409000F" w:tentative="1">
      <w:start w:val="1"/>
      <w:numFmt w:val="decimal"/>
      <w:lvlText w:val="%4."/>
      <w:lvlJc w:val="left"/>
      <w:pPr>
        <w:ind w:left="2033" w:hanging="420"/>
      </w:pPr>
    </w:lvl>
    <w:lvl w:ilvl="4" w:tplc="04090019" w:tentative="1">
      <w:start w:val="1"/>
      <w:numFmt w:val="lowerLetter"/>
      <w:lvlText w:val="%5)"/>
      <w:lvlJc w:val="left"/>
      <w:pPr>
        <w:ind w:left="2453" w:hanging="420"/>
      </w:pPr>
    </w:lvl>
    <w:lvl w:ilvl="5" w:tplc="0409001B" w:tentative="1">
      <w:start w:val="1"/>
      <w:numFmt w:val="lowerRoman"/>
      <w:lvlText w:val="%6."/>
      <w:lvlJc w:val="right"/>
      <w:pPr>
        <w:ind w:left="2873" w:hanging="420"/>
      </w:pPr>
    </w:lvl>
    <w:lvl w:ilvl="6" w:tplc="0409000F" w:tentative="1">
      <w:start w:val="1"/>
      <w:numFmt w:val="decimal"/>
      <w:lvlText w:val="%7."/>
      <w:lvlJc w:val="left"/>
      <w:pPr>
        <w:ind w:left="3293" w:hanging="420"/>
      </w:pPr>
    </w:lvl>
    <w:lvl w:ilvl="7" w:tplc="04090019" w:tentative="1">
      <w:start w:val="1"/>
      <w:numFmt w:val="lowerLetter"/>
      <w:lvlText w:val="%8)"/>
      <w:lvlJc w:val="left"/>
      <w:pPr>
        <w:ind w:left="3713" w:hanging="420"/>
      </w:pPr>
    </w:lvl>
    <w:lvl w:ilvl="8" w:tplc="0409001B" w:tentative="1">
      <w:start w:val="1"/>
      <w:numFmt w:val="lowerRoman"/>
      <w:lvlText w:val="%9."/>
      <w:lvlJc w:val="right"/>
      <w:pPr>
        <w:ind w:left="4133" w:hanging="420"/>
      </w:pPr>
    </w:lvl>
  </w:abstractNum>
  <w:num w:numId="1">
    <w:abstractNumId w:val="1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7"/>
  </w:num>
  <w:num w:numId="13">
    <w:abstractNumId w:val="22"/>
  </w:num>
  <w:num w:numId="14">
    <w:abstractNumId w:val="19"/>
  </w:num>
  <w:num w:numId="15">
    <w:abstractNumId w:val="18"/>
  </w:num>
  <w:num w:numId="16">
    <w:abstractNumId w:val="11"/>
  </w:num>
  <w:num w:numId="17">
    <w:abstractNumId w:val="23"/>
  </w:num>
  <w:num w:numId="18">
    <w:abstractNumId w:val="26"/>
  </w:num>
  <w:num w:numId="19">
    <w:abstractNumId w:val="12"/>
  </w:num>
  <w:num w:numId="20">
    <w:abstractNumId w:val="16"/>
  </w:num>
  <w:num w:numId="21">
    <w:abstractNumId w:val="25"/>
  </w:num>
  <w:num w:numId="22">
    <w:abstractNumId w:val="27"/>
  </w:num>
  <w:num w:numId="23">
    <w:abstractNumId w:val="28"/>
  </w:num>
  <w:num w:numId="24">
    <w:abstractNumId w:val="20"/>
  </w:num>
  <w:num w:numId="25">
    <w:abstractNumId w:val="15"/>
  </w:num>
  <w:num w:numId="26">
    <w:abstractNumId w:val="21"/>
  </w:num>
  <w:num w:numId="27">
    <w:abstractNumId w:val="24"/>
  </w:num>
  <w:num w:numId="28">
    <w:abstractNumId w:val="10"/>
  </w:num>
  <w:num w:numId="29">
    <w:abstractNumId w:val="13"/>
  </w:num>
  <w:num w:numId="30">
    <w:abstractNumId w:val="14"/>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8&lt;/FontSize&gt;&lt;ReflistTitle&gt;&lt;/ReflistTitle&gt;&lt;StartingRefnum&gt;1&lt;/StartingRefnum&gt;&lt;FirstLineIndent&gt;0&lt;/FirstLineIndent&gt;&lt;HangingIndent&gt;39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sdxa2do200w8es5p2xvzxcwsv9tv0f9d2w&quot;&gt;My EndNote Library&lt;record-ids&gt;&lt;item&gt;6&lt;/item&gt;&lt;item&gt;7&lt;/item&gt;&lt;item&gt;8&lt;/item&gt;&lt;item&gt;14&lt;/item&gt;&lt;item&gt;15&lt;/item&gt;&lt;item&gt;19&lt;/item&gt;&lt;item&gt;21&lt;/item&gt;&lt;item&gt;33&lt;/item&gt;&lt;item&gt;35&lt;/item&gt;&lt;item&gt;41&lt;/item&gt;&lt;item&gt;42&lt;/item&gt;&lt;item&gt;44&lt;/item&gt;&lt;item&gt;45&lt;/item&gt;&lt;item&gt;49&lt;/item&gt;&lt;item&gt;51&lt;/item&gt;&lt;item&gt;52&lt;/item&gt;&lt;item&gt;53&lt;/item&gt;&lt;item&gt;54&lt;/item&gt;&lt;item&gt;56&lt;/item&gt;&lt;/record-ids&gt;&lt;/item&gt;&lt;/Libraries&gt;"/>
  </w:docVars>
  <w:rsids>
    <w:rsidRoot w:val="00D96E7E"/>
    <w:rsid w:val="000351B2"/>
    <w:rsid w:val="00037EE9"/>
    <w:rsid w:val="00053F6F"/>
    <w:rsid w:val="00060324"/>
    <w:rsid w:val="00064B1A"/>
    <w:rsid w:val="00114BDF"/>
    <w:rsid w:val="00132ACD"/>
    <w:rsid w:val="00153248"/>
    <w:rsid w:val="00193933"/>
    <w:rsid w:val="001E33EF"/>
    <w:rsid w:val="001E4534"/>
    <w:rsid w:val="00202ED1"/>
    <w:rsid w:val="0020543C"/>
    <w:rsid w:val="0020734A"/>
    <w:rsid w:val="002078A6"/>
    <w:rsid w:val="00217D31"/>
    <w:rsid w:val="0022400C"/>
    <w:rsid w:val="00224AB0"/>
    <w:rsid w:val="002320FF"/>
    <w:rsid w:val="00236B83"/>
    <w:rsid w:val="00272AE5"/>
    <w:rsid w:val="002878A7"/>
    <w:rsid w:val="0029353A"/>
    <w:rsid w:val="0029667B"/>
    <w:rsid w:val="002A51A4"/>
    <w:rsid w:val="002E7E3D"/>
    <w:rsid w:val="00332F0C"/>
    <w:rsid w:val="003700B8"/>
    <w:rsid w:val="00395BFB"/>
    <w:rsid w:val="003A0E33"/>
    <w:rsid w:val="003A691D"/>
    <w:rsid w:val="003A7747"/>
    <w:rsid w:val="003A7980"/>
    <w:rsid w:val="003D5714"/>
    <w:rsid w:val="003E7897"/>
    <w:rsid w:val="003F0B8A"/>
    <w:rsid w:val="003F27FF"/>
    <w:rsid w:val="003F2CC1"/>
    <w:rsid w:val="003F34D2"/>
    <w:rsid w:val="003F585C"/>
    <w:rsid w:val="0041322A"/>
    <w:rsid w:val="00414E82"/>
    <w:rsid w:val="00422899"/>
    <w:rsid w:val="00431CE5"/>
    <w:rsid w:val="00436F8A"/>
    <w:rsid w:val="00437CF4"/>
    <w:rsid w:val="004439F7"/>
    <w:rsid w:val="00455117"/>
    <w:rsid w:val="00456AFD"/>
    <w:rsid w:val="00470445"/>
    <w:rsid w:val="00476412"/>
    <w:rsid w:val="00487378"/>
    <w:rsid w:val="00496959"/>
    <w:rsid w:val="004A54D8"/>
    <w:rsid w:val="004D797A"/>
    <w:rsid w:val="00510FAF"/>
    <w:rsid w:val="00557DB6"/>
    <w:rsid w:val="00560AA9"/>
    <w:rsid w:val="0059491B"/>
    <w:rsid w:val="005A55F8"/>
    <w:rsid w:val="005A74A4"/>
    <w:rsid w:val="005B6C76"/>
    <w:rsid w:val="005B708F"/>
    <w:rsid w:val="005D066A"/>
    <w:rsid w:val="005F056E"/>
    <w:rsid w:val="005F3A0F"/>
    <w:rsid w:val="005F6CC3"/>
    <w:rsid w:val="00603494"/>
    <w:rsid w:val="006317F2"/>
    <w:rsid w:val="00633C62"/>
    <w:rsid w:val="00644BE2"/>
    <w:rsid w:val="00651DAD"/>
    <w:rsid w:val="00654E5F"/>
    <w:rsid w:val="00656ACC"/>
    <w:rsid w:val="006861C5"/>
    <w:rsid w:val="006A623A"/>
    <w:rsid w:val="006D364F"/>
    <w:rsid w:val="0070081A"/>
    <w:rsid w:val="007017DB"/>
    <w:rsid w:val="00705406"/>
    <w:rsid w:val="007703B6"/>
    <w:rsid w:val="00774453"/>
    <w:rsid w:val="00777477"/>
    <w:rsid w:val="0079450C"/>
    <w:rsid w:val="007C3F10"/>
    <w:rsid w:val="007D65EE"/>
    <w:rsid w:val="007F0BB9"/>
    <w:rsid w:val="008155F7"/>
    <w:rsid w:val="008158FC"/>
    <w:rsid w:val="00820976"/>
    <w:rsid w:val="008370AB"/>
    <w:rsid w:val="0084325B"/>
    <w:rsid w:val="0085699C"/>
    <w:rsid w:val="00861FB4"/>
    <w:rsid w:val="00865AAD"/>
    <w:rsid w:val="0087067F"/>
    <w:rsid w:val="008B12C2"/>
    <w:rsid w:val="008B4C1D"/>
    <w:rsid w:val="008C044E"/>
    <w:rsid w:val="008C1FAA"/>
    <w:rsid w:val="008C357E"/>
    <w:rsid w:val="008D4A9B"/>
    <w:rsid w:val="009047FC"/>
    <w:rsid w:val="00905254"/>
    <w:rsid w:val="009327F0"/>
    <w:rsid w:val="00937BB4"/>
    <w:rsid w:val="00955B33"/>
    <w:rsid w:val="00967201"/>
    <w:rsid w:val="00975942"/>
    <w:rsid w:val="0098423C"/>
    <w:rsid w:val="009C250B"/>
    <w:rsid w:val="009C4794"/>
    <w:rsid w:val="009D5A8E"/>
    <w:rsid w:val="009F20B8"/>
    <w:rsid w:val="00A0196A"/>
    <w:rsid w:val="00A12E81"/>
    <w:rsid w:val="00A358B7"/>
    <w:rsid w:val="00A415D5"/>
    <w:rsid w:val="00A43B1D"/>
    <w:rsid w:val="00A51261"/>
    <w:rsid w:val="00A517D7"/>
    <w:rsid w:val="00A51BF9"/>
    <w:rsid w:val="00A53E9C"/>
    <w:rsid w:val="00A5496B"/>
    <w:rsid w:val="00A55636"/>
    <w:rsid w:val="00A710E7"/>
    <w:rsid w:val="00A72E02"/>
    <w:rsid w:val="00A7413C"/>
    <w:rsid w:val="00A9642D"/>
    <w:rsid w:val="00AA10D8"/>
    <w:rsid w:val="00AD7647"/>
    <w:rsid w:val="00AE4AE5"/>
    <w:rsid w:val="00B11294"/>
    <w:rsid w:val="00B11BAC"/>
    <w:rsid w:val="00B3539D"/>
    <w:rsid w:val="00B47E5C"/>
    <w:rsid w:val="00B75B7B"/>
    <w:rsid w:val="00B767F4"/>
    <w:rsid w:val="00B81E54"/>
    <w:rsid w:val="00B859C0"/>
    <w:rsid w:val="00BA4A4A"/>
    <w:rsid w:val="00BB5CD1"/>
    <w:rsid w:val="00BC5CFA"/>
    <w:rsid w:val="00C0679A"/>
    <w:rsid w:val="00C21325"/>
    <w:rsid w:val="00C214C0"/>
    <w:rsid w:val="00C335DD"/>
    <w:rsid w:val="00C354B4"/>
    <w:rsid w:val="00C35E5D"/>
    <w:rsid w:val="00C66233"/>
    <w:rsid w:val="00CB4928"/>
    <w:rsid w:val="00CB5FC8"/>
    <w:rsid w:val="00CB6BEB"/>
    <w:rsid w:val="00CD176A"/>
    <w:rsid w:val="00D01176"/>
    <w:rsid w:val="00D2423B"/>
    <w:rsid w:val="00D2612D"/>
    <w:rsid w:val="00D379BC"/>
    <w:rsid w:val="00D62340"/>
    <w:rsid w:val="00D62DBA"/>
    <w:rsid w:val="00D66D9D"/>
    <w:rsid w:val="00D82EA0"/>
    <w:rsid w:val="00D90FF4"/>
    <w:rsid w:val="00D96E7E"/>
    <w:rsid w:val="00DB1AEB"/>
    <w:rsid w:val="00DD6EFA"/>
    <w:rsid w:val="00DE0708"/>
    <w:rsid w:val="00DE1961"/>
    <w:rsid w:val="00E06BD5"/>
    <w:rsid w:val="00E20413"/>
    <w:rsid w:val="00E47A27"/>
    <w:rsid w:val="00E67C64"/>
    <w:rsid w:val="00E91299"/>
    <w:rsid w:val="00EC0BD6"/>
    <w:rsid w:val="00ED323F"/>
    <w:rsid w:val="00EE3F89"/>
    <w:rsid w:val="00F25B8D"/>
    <w:rsid w:val="00F44DB3"/>
    <w:rsid w:val="00F54BDE"/>
    <w:rsid w:val="00F64AD3"/>
    <w:rsid w:val="00F87330"/>
    <w:rsid w:val="00FB0631"/>
    <w:rsid w:val="00FB3C9D"/>
    <w:rsid w:val="00FE216F"/>
    <w:rsid w:val="00FF03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8C9738"/>
  <w14:defaultImageDpi w14:val="300"/>
  <w15:chartTrackingRefBased/>
  <w15:docId w15:val="{7D37CB8F-15B1-41D4-8076-E6A410B09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3" w:qFormat="1"/>
    <w:lsdException w:name="heading 2" w:uiPriority="3" w:qFormat="1"/>
    <w:lsdException w:name="heading 3" w:uiPriority="3"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caption"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next w:val="a2"/>
    <w:qFormat/>
    <w:rsid w:val="00D62DBA"/>
    <w:pPr>
      <w:suppressAutoHyphens/>
      <w:autoSpaceDE w:val="0"/>
      <w:jc w:val="both"/>
    </w:pPr>
    <w:rPr>
      <w:rFonts w:ascii="Times New Roman" w:eastAsia="Times New Roman" w:hAnsi="Times New Roman"/>
      <w:lang w:eastAsia="ar-SA"/>
    </w:rPr>
  </w:style>
  <w:style w:type="paragraph" w:styleId="1">
    <w:name w:val="heading 1"/>
    <w:basedOn w:val="a1"/>
    <w:next w:val="a1"/>
    <w:link w:val="10"/>
    <w:uiPriority w:val="3"/>
    <w:qFormat/>
    <w:rsid w:val="00DD6EFA"/>
    <w:pPr>
      <w:keepNext/>
      <w:numPr>
        <w:numId w:val="1"/>
      </w:numPr>
      <w:spacing w:before="180" w:after="80"/>
      <w:outlineLvl w:val="0"/>
    </w:pPr>
    <w:rPr>
      <w:caps/>
      <w:kern w:val="20"/>
    </w:rPr>
  </w:style>
  <w:style w:type="paragraph" w:styleId="2">
    <w:name w:val="heading 2"/>
    <w:basedOn w:val="a1"/>
    <w:next w:val="a1"/>
    <w:link w:val="20"/>
    <w:uiPriority w:val="3"/>
    <w:qFormat/>
    <w:rsid w:val="00DD6EFA"/>
    <w:pPr>
      <w:keepNext/>
      <w:numPr>
        <w:ilvl w:val="1"/>
        <w:numId w:val="1"/>
      </w:numPr>
      <w:spacing w:before="120" w:after="80"/>
      <w:outlineLvl w:val="1"/>
    </w:pPr>
    <w:rPr>
      <w:bCs/>
      <w:i/>
      <w:iCs/>
      <w:szCs w:val="28"/>
    </w:rPr>
  </w:style>
  <w:style w:type="paragraph" w:styleId="3">
    <w:name w:val="heading 3"/>
    <w:basedOn w:val="a1"/>
    <w:next w:val="a1"/>
    <w:uiPriority w:val="3"/>
    <w:qFormat/>
    <w:rsid w:val="00DD6EFA"/>
    <w:pPr>
      <w:keepNext/>
      <w:numPr>
        <w:ilvl w:val="2"/>
        <w:numId w:val="1"/>
      </w:numPr>
      <w:spacing w:before="120" w:after="80"/>
      <w:outlineLvl w:val="2"/>
    </w:pPr>
    <w:rPr>
      <w:rFonts w:cs="Arial"/>
      <w:bCs/>
      <w:szCs w:val="26"/>
    </w:rPr>
  </w:style>
  <w:style w:type="paragraph" w:styleId="4">
    <w:name w:val="heading 4"/>
    <w:basedOn w:val="a1"/>
    <w:next w:val="a1"/>
    <w:uiPriority w:val="99"/>
    <w:qFormat/>
    <w:rsid w:val="00DD6EFA"/>
    <w:pPr>
      <w:keepNext/>
      <w:numPr>
        <w:ilvl w:val="3"/>
        <w:numId w:val="1"/>
      </w:numPr>
      <w:spacing w:before="120" w:after="80"/>
      <w:outlineLvl w:val="3"/>
    </w:pPr>
    <w:rPr>
      <w:bCs/>
      <w:szCs w:val="28"/>
    </w:rPr>
  </w:style>
  <w:style w:type="paragraph" w:styleId="5">
    <w:name w:val="heading 5"/>
    <w:basedOn w:val="a1"/>
    <w:next w:val="a1"/>
    <w:uiPriority w:val="99"/>
    <w:qFormat/>
    <w:rsid w:val="00DD6EFA"/>
    <w:pPr>
      <w:numPr>
        <w:ilvl w:val="4"/>
        <w:numId w:val="1"/>
      </w:numPr>
      <w:spacing w:before="240" w:after="60"/>
      <w:outlineLvl w:val="4"/>
    </w:pPr>
    <w:rPr>
      <w:b/>
      <w:bCs/>
      <w:i/>
      <w:iCs/>
      <w:sz w:val="26"/>
      <w:szCs w:val="26"/>
    </w:rPr>
  </w:style>
  <w:style w:type="paragraph" w:styleId="6">
    <w:name w:val="heading 6"/>
    <w:basedOn w:val="a1"/>
    <w:next w:val="a1"/>
    <w:uiPriority w:val="99"/>
    <w:qFormat/>
    <w:rsid w:val="00DD6EFA"/>
    <w:pPr>
      <w:numPr>
        <w:ilvl w:val="5"/>
        <w:numId w:val="1"/>
      </w:numPr>
      <w:spacing w:before="240" w:after="60"/>
      <w:outlineLvl w:val="5"/>
    </w:pPr>
    <w:rPr>
      <w:b/>
      <w:bCs/>
      <w:sz w:val="22"/>
      <w:szCs w:val="22"/>
    </w:rPr>
  </w:style>
  <w:style w:type="paragraph" w:styleId="7">
    <w:name w:val="heading 7"/>
    <w:basedOn w:val="a1"/>
    <w:next w:val="a1"/>
    <w:uiPriority w:val="99"/>
    <w:qFormat/>
    <w:rsid w:val="00DD6EFA"/>
    <w:pPr>
      <w:numPr>
        <w:ilvl w:val="6"/>
        <w:numId w:val="1"/>
      </w:numPr>
      <w:spacing w:before="240" w:after="60"/>
      <w:outlineLvl w:val="6"/>
    </w:pPr>
    <w:rPr>
      <w:sz w:val="24"/>
      <w:szCs w:val="24"/>
    </w:rPr>
  </w:style>
  <w:style w:type="paragraph" w:styleId="8">
    <w:name w:val="heading 8"/>
    <w:basedOn w:val="a1"/>
    <w:next w:val="a1"/>
    <w:uiPriority w:val="99"/>
    <w:qFormat/>
    <w:rsid w:val="00DD6EFA"/>
    <w:pPr>
      <w:numPr>
        <w:ilvl w:val="7"/>
        <w:numId w:val="1"/>
      </w:numPr>
      <w:spacing w:before="240" w:after="60"/>
      <w:outlineLvl w:val="7"/>
    </w:pPr>
    <w:rPr>
      <w:i/>
      <w:iCs/>
      <w:sz w:val="24"/>
      <w:szCs w:val="24"/>
    </w:rPr>
  </w:style>
  <w:style w:type="paragraph" w:styleId="9">
    <w:name w:val="heading 9"/>
    <w:basedOn w:val="a1"/>
    <w:next w:val="a1"/>
    <w:uiPriority w:val="99"/>
    <w:qFormat/>
    <w:rsid w:val="00DD6EFA"/>
    <w:pPr>
      <w:numPr>
        <w:ilvl w:val="8"/>
        <w:numId w:val="1"/>
      </w:numPr>
      <w:spacing w:before="240" w:after="60"/>
      <w:outlineLvl w:val="8"/>
    </w:pPr>
    <w:rPr>
      <w:rFonts w:ascii="Arial" w:hAnsi="Arial" w:cs="Arial"/>
      <w:sz w:val="22"/>
      <w:szCs w:val="22"/>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Title"/>
    <w:basedOn w:val="a1"/>
    <w:next w:val="a1"/>
    <w:link w:val="a7"/>
    <w:qFormat/>
    <w:rsid w:val="00D96E7E"/>
    <w:pPr>
      <w:spacing w:after="240"/>
      <w:jc w:val="center"/>
    </w:pPr>
    <w:rPr>
      <w:b/>
      <w:kern w:val="32"/>
      <w:sz w:val="28"/>
      <w:szCs w:val="48"/>
    </w:rPr>
  </w:style>
  <w:style w:type="character" w:customStyle="1" w:styleId="a7">
    <w:name w:val="标题 字符"/>
    <w:link w:val="a6"/>
    <w:rsid w:val="00D96E7E"/>
    <w:rPr>
      <w:rFonts w:ascii="Times New Roman" w:eastAsia="Times New Roman" w:hAnsi="Times New Roman" w:cs="Times New Roman"/>
      <w:b/>
      <w:kern w:val="32"/>
      <w:sz w:val="28"/>
      <w:szCs w:val="48"/>
      <w:lang w:eastAsia="ar-SA"/>
    </w:rPr>
  </w:style>
  <w:style w:type="paragraph" w:customStyle="1" w:styleId="Authors">
    <w:name w:val="Authors"/>
    <w:basedOn w:val="a1"/>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10">
    <w:name w:val="标题 1 字符"/>
    <w:link w:val="1"/>
    <w:uiPriority w:val="3"/>
    <w:rsid w:val="00DD6EFA"/>
    <w:rPr>
      <w:caps/>
      <w:kern w:val="20"/>
      <w:lang w:val="en-US" w:eastAsia="ar-SA" w:bidi="ar-SA"/>
    </w:rPr>
  </w:style>
  <w:style w:type="paragraph" w:customStyle="1" w:styleId="KeyWords">
    <w:name w:val="Key Words"/>
    <w:basedOn w:val="a1"/>
    <w:link w:val="KeyWordsChar"/>
    <w:qFormat/>
    <w:rsid w:val="00D96E7E"/>
    <w:pPr>
      <w:spacing w:before="240" w:after="240"/>
    </w:pPr>
  </w:style>
  <w:style w:type="character" w:customStyle="1" w:styleId="20">
    <w:name w:val="标题 2 字符"/>
    <w:link w:val="2"/>
    <w:uiPriority w:val="9"/>
    <w:semiHidden/>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a2">
    <w:name w:val="Normal Indent"/>
    <w:basedOn w:val="a1"/>
    <w:link w:val="a8"/>
    <w:uiPriority w:val="99"/>
    <w:unhideWhenUsed/>
    <w:qFormat/>
    <w:rsid w:val="0084325B"/>
    <w:pPr>
      <w:ind w:firstLine="170"/>
    </w:pPr>
  </w:style>
  <w:style w:type="paragraph" w:customStyle="1" w:styleId="Equation">
    <w:name w:val="Equation"/>
    <w:basedOn w:val="a1"/>
    <w:next w:val="a1"/>
    <w:rsid w:val="008155F7"/>
    <w:pPr>
      <w:tabs>
        <w:tab w:val="center" w:pos="2509"/>
        <w:tab w:val="right" w:pos="5018"/>
      </w:tabs>
      <w:spacing w:before="120" w:after="120"/>
    </w:pPr>
  </w:style>
  <w:style w:type="paragraph" w:styleId="a0">
    <w:name w:val="List Bullet"/>
    <w:basedOn w:val="a1"/>
    <w:autoRedefine/>
    <w:rsid w:val="00B3539D"/>
    <w:pPr>
      <w:numPr>
        <w:numId w:val="2"/>
      </w:numPr>
    </w:pPr>
  </w:style>
  <w:style w:type="paragraph" w:styleId="a9">
    <w:name w:val="caption"/>
    <w:basedOn w:val="a1"/>
    <w:next w:val="a2"/>
    <w:qFormat/>
    <w:rsid w:val="0087067F"/>
    <w:pPr>
      <w:spacing w:before="120" w:after="120"/>
      <w:jc w:val="center"/>
    </w:pPr>
    <w:rPr>
      <w:bCs/>
    </w:rPr>
  </w:style>
  <w:style w:type="paragraph" w:customStyle="1" w:styleId="Figure">
    <w:name w:val="Figure"/>
    <w:basedOn w:val="a1"/>
    <w:next w:val="a9"/>
    <w:qFormat/>
    <w:rsid w:val="00436F8A"/>
    <w:pPr>
      <w:jc w:val="center"/>
    </w:pPr>
  </w:style>
  <w:style w:type="paragraph" w:customStyle="1" w:styleId="References">
    <w:name w:val="References"/>
    <w:basedOn w:val="a"/>
    <w:rsid w:val="00153248"/>
    <w:pPr>
      <w:numPr>
        <w:numId w:val="26"/>
      </w:numPr>
    </w:pPr>
    <w:rPr>
      <w:sz w:val="16"/>
    </w:rPr>
  </w:style>
  <w:style w:type="table" w:styleId="aa">
    <w:name w:val="Table Grid"/>
    <w:basedOn w:val="a4"/>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List Number"/>
    <w:basedOn w:val="a1"/>
    <w:rsid w:val="00153248"/>
    <w:pPr>
      <w:numPr>
        <w:numId w:val="7"/>
      </w:numPr>
    </w:pPr>
  </w:style>
  <w:style w:type="character" w:styleId="ab">
    <w:name w:val="Hyperlink"/>
    <w:rsid w:val="006317F2"/>
    <w:rPr>
      <w:color w:val="0000FF"/>
      <w:u w:val="single"/>
    </w:rPr>
  </w:style>
  <w:style w:type="paragraph" w:styleId="ac">
    <w:name w:val="Balloon Text"/>
    <w:basedOn w:val="a1"/>
    <w:link w:val="ad"/>
    <w:rsid w:val="00656ACC"/>
    <w:rPr>
      <w:sz w:val="18"/>
      <w:szCs w:val="18"/>
    </w:rPr>
  </w:style>
  <w:style w:type="character" w:customStyle="1" w:styleId="ad">
    <w:name w:val="批注框文本 字符"/>
    <w:basedOn w:val="a3"/>
    <w:link w:val="ac"/>
    <w:rsid w:val="00656ACC"/>
    <w:rPr>
      <w:rFonts w:ascii="Times New Roman" w:eastAsia="Times New Roman" w:hAnsi="Times New Roman"/>
      <w:sz w:val="18"/>
      <w:szCs w:val="18"/>
      <w:lang w:eastAsia="ar-SA"/>
    </w:rPr>
  </w:style>
  <w:style w:type="character" w:styleId="ae">
    <w:name w:val="annotation reference"/>
    <w:uiPriority w:val="99"/>
    <w:unhideWhenUsed/>
    <w:rsid w:val="00656ACC"/>
    <w:rPr>
      <w:sz w:val="21"/>
      <w:szCs w:val="21"/>
    </w:rPr>
  </w:style>
  <w:style w:type="character" w:customStyle="1" w:styleId="UnresolvedMention">
    <w:name w:val="Unresolved Mention"/>
    <w:basedOn w:val="a3"/>
    <w:uiPriority w:val="99"/>
    <w:semiHidden/>
    <w:unhideWhenUsed/>
    <w:rsid w:val="00656ACC"/>
    <w:rPr>
      <w:color w:val="605E5C"/>
      <w:shd w:val="clear" w:color="auto" w:fill="E1DFDD"/>
    </w:rPr>
  </w:style>
  <w:style w:type="paragraph" w:styleId="af">
    <w:name w:val="header"/>
    <w:basedOn w:val="a1"/>
    <w:link w:val="af0"/>
    <w:rsid w:val="00B767F4"/>
    <w:pPr>
      <w:pBdr>
        <w:bottom w:val="single" w:sz="6" w:space="1" w:color="auto"/>
      </w:pBdr>
      <w:tabs>
        <w:tab w:val="center" w:pos="4153"/>
        <w:tab w:val="right" w:pos="8306"/>
      </w:tabs>
      <w:snapToGrid w:val="0"/>
      <w:jc w:val="center"/>
    </w:pPr>
    <w:rPr>
      <w:sz w:val="18"/>
      <w:szCs w:val="18"/>
    </w:rPr>
  </w:style>
  <w:style w:type="character" w:customStyle="1" w:styleId="af0">
    <w:name w:val="页眉 字符"/>
    <w:basedOn w:val="a3"/>
    <w:link w:val="af"/>
    <w:rsid w:val="00B767F4"/>
    <w:rPr>
      <w:rFonts w:ascii="Times New Roman" w:eastAsia="Times New Roman" w:hAnsi="Times New Roman"/>
      <w:sz w:val="18"/>
      <w:szCs w:val="18"/>
      <w:lang w:eastAsia="ar-SA"/>
    </w:rPr>
  </w:style>
  <w:style w:type="paragraph" w:styleId="af1">
    <w:name w:val="footer"/>
    <w:basedOn w:val="a1"/>
    <w:link w:val="af2"/>
    <w:rsid w:val="00B767F4"/>
    <w:pPr>
      <w:tabs>
        <w:tab w:val="center" w:pos="4153"/>
        <w:tab w:val="right" w:pos="8306"/>
      </w:tabs>
      <w:snapToGrid w:val="0"/>
      <w:jc w:val="left"/>
    </w:pPr>
    <w:rPr>
      <w:sz w:val="18"/>
      <w:szCs w:val="18"/>
    </w:rPr>
  </w:style>
  <w:style w:type="character" w:customStyle="1" w:styleId="af2">
    <w:name w:val="页脚 字符"/>
    <w:basedOn w:val="a3"/>
    <w:link w:val="af1"/>
    <w:rsid w:val="00B767F4"/>
    <w:rPr>
      <w:rFonts w:ascii="Times New Roman" w:eastAsia="Times New Roman" w:hAnsi="Times New Roman"/>
      <w:sz w:val="18"/>
      <w:szCs w:val="18"/>
      <w:lang w:eastAsia="ar-SA"/>
    </w:rPr>
  </w:style>
  <w:style w:type="paragraph" w:customStyle="1" w:styleId="11">
    <w:name w:val="11正文"/>
    <w:basedOn w:val="a1"/>
    <w:link w:val="110"/>
    <w:qFormat/>
    <w:rsid w:val="00037EE9"/>
    <w:pPr>
      <w:widowControl w:val="0"/>
      <w:suppressAutoHyphens w:val="0"/>
      <w:autoSpaceDN w:val="0"/>
      <w:spacing w:before="118" w:line="260" w:lineRule="exact"/>
      <w:ind w:left="113" w:right="40"/>
    </w:pPr>
    <w:rPr>
      <w:sz w:val="24"/>
      <w:szCs w:val="24"/>
      <w:lang w:eastAsia="en-US"/>
    </w:rPr>
  </w:style>
  <w:style w:type="character" w:customStyle="1" w:styleId="110">
    <w:name w:val="11正文 字符"/>
    <w:basedOn w:val="a3"/>
    <w:link w:val="11"/>
    <w:rsid w:val="00037EE9"/>
    <w:rPr>
      <w:rFonts w:ascii="Times New Roman" w:eastAsia="Times New Roman" w:hAnsi="Times New Roman"/>
      <w:sz w:val="24"/>
      <w:szCs w:val="24"/>
      <w:lang w:eastAsia="en-US"/>
    </w:rPr>
  </w:style>
  <w:style w:type="paragraph" w:customStyle="1" w:styleId="111">
    <w:name w:val="11正文第二段"/>
    <w:basedOn w:val="11"/>
    <w:link w:val="112"/>
    <w:qFormat/>
    <w:rsid w:val="004D797A"/>
    <w:pPr>
      <w:spacing w:before="18"/>
      <w:ind w:firstLineChars="100" w:firstLine="100"/>
    </w:pPr>
  </w:style>
  <w:style w:type="character" w:customStyle="1" w:styleId="112">
    <w:name w:val="11正文第二段 字符"/>
    <w:basedOn w:val="110"/>
    <w:link w:val="111"/>
    <w:rsid w:val="004D797A"/>
    <w:rPr>
      <w:rFonts w:ascii="Times New Roman" w:eastAsia="Times New Roman" w:hAnsi="Times New Roman"/>
      <w:sz w:val="24"/>
      <w:szCs w:val="24"/>
      <w:lang w:eastAsia="en-US"/>
    </w:rPr>
  </w:style>
  <w:style w:type="paragraph" w:customStyle="1" w:styleId="EndNoteBibliographyTitle">
    <w:name w:val="EndNote Bibliography Title"/>
    <w:basedOn w:val="a1"/>
    <w:link w:val="EndNoteBibliographyTitle0"/>
    <w:rsid w:val="00D2612D"/>
    <w:pPr>
      <w:jc w:val="center"/>
    </w:pPr>
    <w:rPr>
      <w:noProof/>
      <w:sz w:val="16"/>
    </w:rPr>
  </w:style>
  <w:style w:type="character" w:customStyle="1" w:styleId="EndNoteBibliographyTitle0">
    <w:name w:val="EndNote Bibliography Title 字符"/>
    <w:basedOn w:val="a3"/>
    <w:link w:val="EndNoteBibliographyTitle"/>
    <w:rsid w:val="00D2612D"/>
    <w:rPr>
      <w:rFonts w:ascii="Times New Roman" w:eastAsia="Times New Roman" w:hAnsi="Times New Roman"/>
      <w:noProof/>
      <w:sz w:val="16"/>
      <w:lang w:eastAsia="ar-SA"/>
    </w:rPr>
  </w:style>
  <w:style w:type="paragraph" w:customStyle="1" w:styleId="EndNoteBibliography">
    <w:name w:val="EndNote Bibliography"/>
    <w:basedOn w:val="a1"/>
    <w:link w:val="EndNoteBibliography0"/>
    <w:rsid w:val="00D2612D"/>
    <w:rPr>
      <w:noProof/>
      <w:sz w:val="16"/>
    </w:rPr>
  </w:style>
  <w:style w:type="character" w:customStyle="1" w:styleId="EndNoteBibliography0">
    <w:name w:val="EndNote Bibliography 字符"/>
    <w:basedOn w:val="a3"/>
    <w:link w:val="EndNoteBibliography"/>
    <w:rsid w:val="00D2612D"/>
    <w:rPr>
      <w:rFonts w:ascii="Times New Roman" w:eastAsia="Times New Roman" w:hAnsi="Times New Roman"/>
      <w:noProof/>
      <w:sz w:val="16"/>
      <w:lang w:eastAsia="ar-SA"/>
    </w:rPr>
  </w:style>
  <w:style w:type="paragraph" w:customStyle="1" w:styleId="AMDisplayEquation">
    <w:name w:val="AMDisplayEquation"/>
    <w:basedOn w:val="a2"/>
    <w:next w:val="a1"/>
    <w:link w:val="AMDisplayEquation0"/>
    <w:rsid w:val="00AD7647"/>
    <w:pPr>
      <w:tabs>
        <w:tab w:val="center" w:pos="2520"/>
        <w:tab w:val="right" w:pos="5020"/>
      </w:tabs>
    </w:pPr>
  </w:style>
  <w:style w:type="character" w:customStyle="1" w:styleId="a8">
    <w:name w:val="正文缩进 字符"/>
    <w:basedOn w:val="a3"/>
    <w:link w:val="a2"/>
    <w:uiPriority w:val="99"/>
    <w:rsid w:val="00AD7647"/>
    <w:rPr>
      <w:rFonts w:ascii="Times New Roman" w:eastAsia="Times New Roman" w:hAnsi="Times New Roman"/>
      <w:lang w:eastAsia="ar-SA"/>
    </w:rPr>
  </w:style>
  <w:style w:type="character" w:customStyle="1" w:styleId="AMDisplayEquation0">
    <w:name w:val="AMDisplayEquation 字符"/>
    <w:basedOn w:val="a8"/>
    <w:link w:val="AMDisplayEquation"/>
    <w:rsid w:val="00AD7647"/>
    <w:rPr>
      <w:rFonts w:ascii="Times New Roman" w:eastAsia="Times New Roman" w:hAnsi="Times New Roman"/>
      <w:lang w:eastAsia="ar-SA"/>
    </w:rPr>
  </w:style>
  <w:style w:type="character" w:styleId="af3">
    <w:name w:val="FollowedHyperlink"/>
    <w:basedOn w:val="a3"/>
    <w:rsid w:val="0020543C"/>
    <w:rPr>
      <w:color w:val="954F72" w:themeColor="followedHyperlink"/>
      <w:u w:val="single"/>
    </w:rPr>
  </w:style>
  <w:style w:type="character" w:styleId="af4">
    <w:name w:val="page number"/>
    <w:basedOn w:val="a3"/>
    <w:rsid w:val="003F0B8A"/>
  </w:style>
  <w:style w:type="paragraph" w:styleId="af5">
    <w:name w:val="annotation text"/>
    <w:basedOn w:val="a1"/>
    <w:link w:val="af6"/>
    <w:rsid w:val="00560AA9"/>
    <w:pPr>
      <w:jc w:val="left"/>
    </w:pPr>
  </w:style>
  <w:style w:type="character" w:customStyle="1" w:styleId="af6">
    <w:name w:val="批注文字 字符"/>
    <w:basedOn w:val="a3"/>
    <w:link w:val="af5"/>
    <w:rsid w:val="00560AA9"/>
    <w:rPr>
      <w:rFonts w:ascii="Times New Roman" w:eastAsia="Times New Roman" w:hAnsi="Times New Roman"/>
      <w:lang w:eastAsia="ar-SA"/>
    </w:rPr>
  </w:style>
  <w:style w:type="paragraph" w:styleId="af7">
    <w:name w:val="annotation subject"/>
    <w:basedOn w:val="af5"/>
    <w:next w:val="af5"/>
    <w:link w:val="af8"/>
    <w:rsid w:val="00560AA9"/>
    <w:rPr>
      <w:b/>
      <w:bCs/>
    </w:rPr>
  </w:style>
  <w:style w:type="character" w:customStyle="1" w:styleId="af8">
    <w:name w:val="批注主题 字符"/>
    <w:basedOn w:val="af6"/>
    <w:link w:val="af7"/>
    <w:rsid w:val="00560AA9"/>
    <w:rPr>
      <w:rFonts w:ascii="Times New Roman" w:eastAsia="Times New Roman" w:hAnsi="Times New Roman"/>
      <w:b/>
      <w:bCs/>
      <w:lang w:eastAsia="ar-SA"/>
    </w:rPr>
  </w:style>
  <w:style w:type="paragraph" w:styleId="af9">
    <w:name w:val="Revision"/>
    <w:hidden/>
    <w:uiPriority w:val="71"/>
    <w:rsid w:val="00560AA9"/>
    <w:rPr>
      <w:rFonts w:ascii="Times New Roman" w:eastAsia="Times New Roman" w:hAnsi="Times New Roman"/>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369843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zhoum@tongji.edu.cn" TargetMode="External"/><Relationship Id="rId18" Type="http://schemas.openxmlformats.org/officeDocument/2006/relationships/image" Target="media/image1.wmf"/><Relationship Id="rId26" Type="http://schemas.openxmlformats.org/officeDocument/2006/relationships/oleObject" Target="embeddings/oleObject3.bin"/><Relationship Id="rId39" Type="http://schemas.openxmlformats.org/officeDocument/2006/relationships/image" Target="media/image14.png"/><Relationship Id="rId21" Type="http://schemas.openxmlformats.org/officeDocument/2006/relationships/oleObject" Target="embeddings/oleObject2.bin"/><Relationship Id="rId34" Type="http://schemas.openxmlformats.org/officeDocument/2006/relationships/oleObject" Target="embeddings/oleObject6.bin"/><Relationship Id="rId42" Type="http://schemas.openxmlformats.org/officeDocument/2006/relationships/image" Target="media/image1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anghw@tongji.edu.cn" TargetMode="External"/><Relationship Id="rId24" Type="http://schemas.openxmlformats.org/officeDocument/2006/relationships/image" Target="media/image5.png"/><Relationship Id="rId32" Type="http://schemas.openxmlformats.org/officeDocument/2006/relationships/image" Target="media/image10.png"/><Relationship Id="rId37" Type="http://schemas.openxmlformats.org/officeDocument/2006/relationships/image" Target="media/image13.wmf"/><Relationship Id="rId40" Type="http://schemas.openxmlformats.org/officeDocument/2006/relationships/image" Target="media/image15.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huanghw@tongji.edu.cn" TargetMode="External"/><Relationship Id="rId23" Type="http://schemas.openxmlformats.org/officeDocument/2006/relationships/image" Target="media/image4.png"/><Relationship Id="rId28" Type="http://schemas.openxmlformats.org/officeDocument/2006/relationships/oleObject" Target="embeddings/oleObject4.bin"/><Relationship Id="rId36" Type="http://schemas.openxmlformats.org/officeDocument/2006/relationships/oleObject" Target="embeddings/oleObject7.bin"/><Relationship Id="rId10" Type="http://schemas.openxmlformats.org/officeDocument/2006/relationships/hyperlink" Target="mailto:09zhang@tongji.edu.cn" TargetMode="External"/><Relationship Id="rId19" Type="http://schemas.openxmlformats.org/officeDocument/2006/relationships/oleObject" Target="embeddings/oleObject1.bin"/><Relationship Id="rId31" Type="http://schemas.openxmlformats.org/officeDocument/2006/relationships/oleObject" Target="embeddings/oleObject5.bin"/><Relationship Id="rId44" Type="http://schemas.openxmlformats.org/officeDocument/2006/relationships/image" Target="media/image19.tiff"/><Relationship Id="rId4" Type="http://schemas.openxmlformats.org/officeDocument/2006/relationships/settings" Target="settings.xml"/><Relationship Id="rId9" Type="http://schemas.openxmlformats.org/officeDocument/2006/relationships/hyperlink" Target="mailto:zhoum@tongji.edu.cn" TargetMode="External"/><Relationship Id="rId14" Type="http://schemas.openxmlformats.org/officeDocument/2006/relationships/hyperlink" Target="mailto:09zhang@tongji.edu.cn" TargetMode="External"/><Relationship Id="rId22" Type="http://schemas.openxmlformats.org/officeDocument/2006/relationships/image" Target="media/image3.png"/><Relationship Id="rId27" Type="http://schemas.openxmlformats.org/officeDocument/2006/relationships/image" Target="media/image7.wmf"/><Relationship Id="rId30" Type="http://schemas.openxmlformats.org/officeDocument/2006/relationships/image" Target="media/image9.wmf"/><Relationship Id="rId35" Type="http://schemas.openxmlformats.org/officeDocument/2006/relationships/image" Target="media/image12.wmf"/><Relationship Id="rId43" Type="http://schemas.openxmlformats.org/officeDocument/2006/relationships/image" Target="media/image18.png"/><Relationship Id="rId8" Type="http://schemas.openxmlformats.org/officeDocument/2006/relationships/hyperlink" Target="mailto:1851814@tongji.edu.cn" TargetMode="External"/><Relationship Id="rId3" Type="http://schemas.openxmlformats.org/officeDocument/2006/relationships/styles" Target="styles.xml"/><Relationship Id="rId12" Type="http://schemas.openxmlformats.org/officeDocument/2006/relationships/hyperlink" Target="mailto:1851814@tongji.edu.cn" TargetMode="External"/><Relationship Id="rId17" Type="http://schemas.openxmlformats.org/officeDocument/2006/relationships/footer" Target="footer2.xml"/><Relationship Id="rId25" Type="http://schemas.openxmlformats.org/officeDocument/2006/relationships/image" Target="media/image6.wmf"/><Relationship Id="rId33" Type="http://schemas.openxmlformats.org/officeDocument/2006/relationships/image" Target="media/image11.wmf"/><Relationship Id="rId38" Type="http://schemas.openxmlformats.org/officeDocument/2006/relationships/oleObject" Target="embeddings/oleObject8.bin"/><Relationship Id="rId46" Type="http://schemas.openxmlformats.org/officeDocument/2006/relationships/theme" Target="theme/theme1.xml"/><Relationship Id="rId20" Type="http://schemas.openxmlformats.org/officeDocument/2006/relationships/image" Target="media/image2.wmf"/><Relationship Id="rId41" Type="http://schemas.openxmlformats.org/officeDocument/2006/relationships/image" Target="media/image1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3FD7F05-605C-1F42-9E9E-D0EC63B2A46E}">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137B540D-9912-4350-92AE-AD265F566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5</Pages>
  <Words>6423</Words>
  <Characters>36616</Characters>
  <Application>Microsoft Office Word</Application>
  <DocSecurity>0</DocSecurity>
  <Lines>305</Lines>
  <Paragraphs>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BSTRACT: This is a sample file demonstrating the style for Eurodyn 2011 papers</vt:lpstr>
      <vt:lpstr>ABSTRACT: This is a sample file demonstrating the style for Eurodyn 2011 papers</vt:lpstr>
    </vt:vector>
  </TitlesOfParts>
  <Company>K.U.Leuven</Company>
  <LinksUpToDate>false</LinksUpToDate>
  <CharactersWithSpaces>42954</CharactersWithSpaces>
  <SharedDoc>false</SharedDoc>
  <HLinks>
    <vt:vector size="6" baseType="variant">
      <vt:variant>
        <vt:i4>8126573</vt:i4>
      </vt:variant>
      <vt:variant>
        <vt:i4>3</vt:i4>
      </vt:variant>
      <vt:variant>
        <vt:i4>0</vt:i4>
      </vt:variant>
      <vt:variant>
        <vt:i4>5</vt:i4>
      </vt:variant>
      <vt:variant>
        <vt:lpwstr>http://www.fe.up.pt/shmii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This is a sample file demonstrating the style for Eurodyn 2011 papers</dc:title>
  <dc:subject/>
  <dc:creator>Mattias Schevenels</dc:creator>
  <cp:keywords/>
  <dc:description/>
  <cp:lastModifiedBy>DELL</cp:lastModifiedBy>
  <cp:revision>10</cp:revision>
  <cp:lastPrinted>2010-10-25T15:56:00Z</cp:lastPrinted>
  <dcterms:created xsi:type="dcterms:W3CDTF">2022-04-20T08:26:00Z</dcterms:created>
  <dcterms:modified xsi:type="dcterms:W3CDTF">2022-07-23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grammarly_documentId">
    <vt:lpwstr>documentId_1307</vt:lpwstr>
  </property>
  <property fmtid="{D5CDD505-2E9C-101B-9397-08002B2CF9AE}" pid="4" name="grammarly_documentContext">
    <vt:lpwstr>{"goals":[],"domain":"general","emotions":[],"dialect":"american"}</vt:lpwstr>
  </property>
</Properties>
</file>